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4143A5">
        <w:trPr>
          <w:trHeight w:val="852"/>
          <w:jc w:val="center"/>
        </w:trPr>
        <w:tc>
          <w:tcPr>
            <w:tcW w:w="6940"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de-DE" w:eastAsia="de-DE"/>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30285E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2"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de-DE" w:eastAsia="de-DE"/>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4143A5">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4143A5">
        <w:trPr>
          <w:trHeight w:val="68"/>
          <w:jc w:val="center"/>
        </w:trPr>
        <w:tc>
          <w:tcPr>
            <w:tcW w:w="8782" w:type="dxa"/>
            <w:gridSpan w:val="2"/>
          </w:tcPr>
          <w:p w14:paraId="1D8DD3C9" w14:textId="06DCB7F6" w:rsidR="00AA7D26" w:rsidRPr="003A6FC6" w:rsidRDefault="00AA7D26" w:rsidP="00AA7D26">
            <w:pPr>
              <w:ind w:left="-107"/>
              <w:outlineLvl w:val="2"/>
              <w:rPr>
                <w:rFonts w:ascii="Tahoma" w:hAnsi="Tahoma" w:cs="Tahoma"/>
                <w:bCs/>
                <w:color w:val="000000"/>
                <w:sz w:val="14"/>
                <w:szCs w:val="14"/>
                <w:lang w:val="it-IT" w:eastAsia="it-IT"/>
              </w:rPr>
            </w:pPr>
            <w:r w:rsidRPr="003A6FC6">
              <w:rPr>
                <w:rFonts w:ascii="Tahoma" w:hAnsi="Tahoma" w:cs="Tahoma"/>
                <w:iCs/>
                <w:color w:val="333333"/>
                <w:sz w:val="14"/>
                <w:szCs w:val="14"/>
                <w:lang w:val="it-IT" w:eastAsia="it-IT"/>
              </w:rPr>
              <w:t>Guest Editors:</w:t>
            </w:r>
            <w:r w:rsidRPr="003A6FC6">
              <w:rPr>
                <w:rFonts w:ascii="Tahoma" w:hAnsi="Tahoma" w:cs="Tahoma"/>
                <w:color w:val="000000"/>
                <w:sz w:val="14"/>
                <w:szCs w:val="14"/>
                <w:shd w:val="clear" w:color="auto" w:fill="FFFFFF"/>
                <w:lang w:val="it-IT"/>
              </w:rPr>
              <w:t xml:space="preserve"> </w:t>
            </w:r>
            <w:r w:rsidR="003A6FC6" w:rsidRPr="003A6FC6">
              <w:rPr>
                <w:rFonts w:ascii="Tahoma" w:hAnsi="Tahoma" w:cs="Tahoma"/>
                <w:color w:val="000000"/>
                <w:sz w:val="14"/>
                <w:szCs w:val="14"/>
                <w:shd w:val="clear" w:color="auto" w:fill="FFFFFF"/>
                <w:lang w:val="it-IT"/>
              </w:rPr>
              <w:t>Laura Piazza, M</w:t>
            </w:r>
            <w:r w:rsidR="003A6FC6">
              <w:rPr>
                <w:rFonts w:ascii="Tahoma" w:hAnsi="Tahoma" w:cs="Tahoma"/>
                <w:color w:val="000000"/>
                <w:sz w:val="14"/>
                <w:szCs w:val="14"/>
                <w:shd w:val="clear" w:color="auto" w:fill="FFFFFF"/>
                <w:lang w:val="it-IT"/>
              </w:rPr>
              <w:t>auro Moresi, Francesco Donsì</w:t>
            </w:r>
          </w:p>
          <w:p w14:paraId="1B0F1814" w14:textId="617BA86D"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AIDIC Servizi S.r.l.</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8B7C03" w:rsidRPr="000562A9">
              <w:rPr>
                <w:rFonts w:ascii="Tahoma" w:hAnsi="Tahoma" w:cs="Tahoma"/>
                <w:sz w:val="14"/>
                <w:szCs w:val="14"/>
              </w:rPr>
              <w:t>97</w:t>
            </w:r>
            <w:r w:rsidR="008B7C03">
              <w:rPr>
                <w:rFonts w:ascii="Tahoma" w:hAnsi="Tahoma" w:cs="Tahoma"/>
                <w:sz w:val="14"/>
                <w:szCs w:val="14"/>
              </w:rPr>
              <w:t>9</w:t>
            </w:r>
            <w:r w:rsidR="008B7C03" w:rsidRPr="000562A9">
              <w:rPr>
                <w:rFonts w:ascii="Tahoma" w:hAnsi="Tahoma" w:cs="Tahoma"/>
                <w:sz w:val="14"/>
                <w:szCs w:val="14"/>
              </w:rPr>
              <w:t>-</w:t>
            </w:r>
            <w:r w:rsidR="008B7C03">
              <w:rPr>
                <w:rFonts w:ascii="Tahoma" w:hAnsi="Tahoma" w:cs="Tahoma"/>
                <w:sz w:val="14"/>
                <w:szCs w:val="14"/>
              </w:rPr>
              <w:t>12</w:t>
            </w:r>
            <w:r w:rsidR="008B7C03" w:rsidRPr="000562A9">
              <w:rPr>
                <w:rFonts w:ascii="Tahoma" w:hAnsi="Tahoma" w:cs="Tahoma"/>
                <w:sz w:val="14"/>
                <w:szCs w:val="14"/>
              </w:rPr>
              <w:t>-</w:t>
            </w:r>
            <w:r w:rsidR="008B7C03">
              <w:rPr>
                <w:rFonts w:ascii="Tahoma" w:hAnsi="Tahoma" w:cs="Tahoma"/>
                <w:sz w:val="14"/>
                <w:szCs w:val="14"/>
              </w:rPr>
              <w:t>81206</w:t>
            </w:r>
            <w:r>
              <w:rPr>
                <w:rFonts w:ascii="Tahoma" w:hAnsi="Tahoma" w:cs="Tahoma"/>
                <w:sz w:val="14"/>
                <w:szCs w:val="14"/>
              </w:rPr>
              <w:t>-</w:t>
            </w:r>
            <w:r w:rsidR="00E33DD7">
              <w:rPr>
                <w:rFonts w:ascii="Tahoma" w:hAnsi="Tahoma" w:cs="Tahoma"/>
                <w:sz w:val="14"/>
                <w:szCs w:val="14"/>
              </w:rPr>
              <w:t>0</w:t>
            </w:r>
            <w:r w:rsidR="003A6FC6">
              <w:rPr>
                <w:rFonts w:ascii="Tahoma" w:hAnsi="Tahoma" w:cs="Tahoma"/>
                <w:sz w:val="14"/>
                <w:szCs w:val="14"/>
              </w:rPr>
              <w:t>1</w:t>
            </w:r>
            <w:r>
              <w:rPr>
                <w:rFonts w:ascii="Tahoma" w:hAnsi="Tahoma" w:cs="Tahoma"/>
                <w:sz w:val="14"/>
                <w:szCs w:val="14"/>
              </w:rPr>
              <w:t>-</w:t>
            </w:r>
            <w:r w:rsidR="003A6FC6">
              <w:rPr>
                <w:rFonts w:ascii="Tahoma" w:hAnsi="Tahoma" w:cs="Tahoma"/>
                <w:sz w:val="14"/>
                <w:szCs w:val="14"/>
              </w:rPr>
              <w:t>4</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2E667253" w14:textId="610C168A" w:rsidR="00E978D0" w:rsidRPr="00B57B36" w:rsidRDefault="0062542D" w:rsidP="00417A20">
      <w:pPr>
        <w:pStyle w:val="CETTitle"/>
        <w:jc w:val="both"/>
      </w:pPr>
      <w:r>
        <w:t>In</w:t>
      </w:r>
      <w:r w:rsidR="004F6203">
        <w:t xml:space="preserve"> </w:t>
      </w:r>
      <w:r>
        <w:t xml:space="preserve">vitro analysis of </w:t>
      </w:r>
      <w:r w:rsidR="00A36DF0">
        <w:t xml:space="preserve">the </w:t>
      </w:r>
      <w:r>
        <w:t xml:space="preserve">anti-inflammatory activity in </w:t>
      </w:r>
      <w:r w:rsidR="004143A5">
        <w:t xml:space="preserve">dairy </w:t>
      </w:r>
      <w:r>
        <w:t xml:space="preserve">products containing </w:t>
      </w:r>
      <w:r w:rsidR="004E47CF" w:rsidRPr="004E47CF">
        <w:rPr>
          <w:i/>
          <w:iCs/>
        </w:rPr>
        <w:t>Salicornia europaea</w:t>
      </w:r>
    </w:p>
    <w:p w14:paraId="0488FED2" w14:textId="3410093B" w:rsidR="00B57E6F" w:rsidRPr="00B57B36" w:rsidRDefault="004143A5" w:rsidP="00B57E6F">
      <w:pPr>
        <w:pStyle w:val="CETAuthors"/>
      </w:pPr>
      <w:r>
        <w:t>Sylvia Fasse</w:t>
      </w:r>
      <w:r w:rsidRPr="004143A5">
        <w:t>*</w:t>
      </w:r>
      <w:r w:rsidR="00B57E6F" w:rsidRPr="004143A5">
        <w:t>,</w:t>
      </w:r>
      <w:r>
        <w:t xml:space="preserve"> Axel Gottschalk</w:t>
      </w:r>
    </w:p>
    <w:p w14:paraId="6B2D21B3" w14:textId="0BFD5C3E" w:rsidR="00B57E6F" w:rsidRPr="00B57B36" w:rsidRDefault="004143A5" w:rsidP="004143A5">
      <w:pPr>
        <w:pStyle w:val="CETAddress"/>
      </w:pPr>
      <w:r w:rsidRPr="004143A5">
        <w:t>Institute of Process Engineering, Bremerhaven University of Applied Sciences, An der Karlstadt 8, 27568 Bremerhaven, German</w:t>
      </w:r>
      <w:r>
        <w:t>y</w:t>
      </w:r>
      <w:r w:rsidR="00B57E6F" w:rsidRPr="00B57B36">
        <w:t xml:space="preserve"> </w:t>
      </w:r>
    </w:p>
    <w:p w14:paraId="73F1267A" w14:textId="52889D4C" w:rsidR="00B57E6F" w:rsidRPr="00B57B36" w:rsidRDefault="00AD0235" w:rsidP="00B57E6F">
      <w:pPr>
        <w:pStyle w:val="CETemail"/>
      </w:pPr>
      <w:r>
        <w:t>*</w:t>
      </w:r>
      <w:r w:rsidR="004143A5">
        <w:t>sfasse@hs-bremerhaven.de</w:t>
      </w:r>
      <w:r w:rsidR="00B57E6F" w:rsidRPr="00B57B36">
        <w:t xml:space="preserve"> </w:t>
      </w:r>
    </w:p>
    <w:p w14:paraId="38837E64" w14:textId="20A2046D" w:rsidR="00451F0E" w:rsidRPr="001565CE" w:rsidRDefault="004F6203" w:rsidP="00600535">
      <w:pPr>
        <w:pStyle w:val="CETBodytext"/>
      </w:pPr>
      <w:r>
        <w:t>Novel solutions for ensuring food security have to be established in</w:t>
      </w:r>
      <w:r w:rsidR="004143A5">
        <w:t xml:space="preserve"> the context of a growing world population, and rising climate restrictions on agriculture and agriculturally usable lands. Simultaneously, there is a rising demand for healthy functional foods in today’s world population. </w:t>
      </w:r>
      <w:r w:rsidR="003D0B9B">
        <w:t>Edible h</w:t>
      </w:r>
      <w:r w:rsidR="004143A5">
        <w:t xml:space="preserve">alophytes could be part of the solution, as they are capable to grow in saline environments </w:t>
      </w:r>
      <w:r w:rsidR="003D0B9B">
        <w:t xml:space="preserve">and </w:t>
      </w:r>
      <w:r>
        <w:t>contain several bioactive compounds</w:t>
      </w:r>
      <w:r w:rsidR="004143A5">
        <w:t xml:space="preserve">. The exploitation of these salt-tolerant plants in the </w:t>
      </w:r>
      <w:r w:rsidR="003D0B9B">
        <w:t>formulation of novel</w:t>
      </w:r>
      <w:r w:rsidR="004143A5">
        <w:t xml:space="preserve"> functional dairy products is demonstrated.</w:t>
      </w:r>
      <w:r w:rsidR="004D4BA8">
        <w:t xml:space="preserve"> </w:t>
      </w:r>
      <w:r w:rsidR="004143A5">
        <w:t xml:space="preserve">Therefore, the focus of this research is on the development of suited dairy products with the addition of different concentrations of </w:t>
      </w:r>
      <w:r w:rsidR="004143A5" w:rsidRPr="004D4BA8">
        <w:rPr>
          <w:i/>
          <w:iCs/>
        </w:rPr>
        <w:t>Salicornia</w:t>
      </w:r>
      <w:r w:rsidR="009C0C3D">
        <w:t xml:space="preserve"> </w:t>
      </w:r>
      <w:r w:rsidR="009C0C3D" w:rsidRPr="009C0C3D">
        <w:rPr>
          <w:i/>
          <w:iCs/>
        </w:rPr>
        <w:t>europaea</w:t>
      </w:r>
      <w:r w:rsidR="009C0C3D">
        <w:t xml:space="preserve"> </w:t>
      </w:r>
      <w:r w:rsidR="004143A5">
        <w:t>biomass</w:t>
      </w:r>
      <w:r>
        <w:t>, while measuring the in vitro anti-inflammatory activity with the egg albumin denaturation method</w:t>
      </w:r>
      <w:r w:rsidR="004143A5">
        <w:t xml:space="preserve">. </w:t>
      </w:r>
      <w:r>
        <w:t xml:space="preserve">The inhibition of protein denaturation observed is equivalent to the anti-inflammatory capabilities of the steroid reference drug hydrocortisone. Therefore, these initial results indicate that the formulation of </w:t>
      </w:r>
      <w:r w:rsidR="00C75A0C">
        <w:t>cream cheese</w:t>
      </w:r>
      <w:r>
        <w:t xml:space="preserve"> products with the addition of </w:t>
      </w:r>
      <w:r w:rsidRPr="004F6203">
        <w:rPr>
          <w:i/>
          <w:iCs/>
        </w:rPr>
        <w:t>S. europaea</w:t>
      </w:r>
      <w:r>
        <w:t xml:space="preserve"> biomass</w:t>
      </w:r>
      <w:r w:rsidR="006A0C36">
        <w:t xml:space="preserve"> can be achieved</w:t>
      </w:r>
      <w:r>
        <w:t>.</w:t>
      </w:r>
      <w:bookmarkStart w:id="0" w:name="_Hlk495475023"/>
    </w:p>
    <w:bookmarkEnd w:id="0"/>
    <w:p w14:paraId="476B2F2E" w14:textId="77777777" w:rsidR="00600535" w:rsidRPr="00B57B36" w:rsidRDefault="00600535" w:rsidP="00600535">
      <w:pPr>
        <w:pStyle w:val="CETHeading1"/>
        <w:rPr>
          <w:lang w:val="en-GB"/>
        </w:rPr>
      </w:pPr>
      <w:r w:rsidRPr="00B57B36">
        <w:rPr>
          <w:lang w:val="en-GB"/>
        </w:rPr>
        <w:t>Introduction</w:t>
      </w:r>
    </w:p>
    <w:p w14:paraId="5F4EEFF7" w14:textId="717CCE48" w:rsidR="002D350A" w:rsidRDefault="002D350A" w:rsidP="00600535">
      <w:pPr>
        <w:pStyle w:val="CETBodytext"/>
        <w:rPr>
          <w:lang w:val="en-GB"/>
        </w:rPr>
      </w:pPr>
      <w:r>
        <w:rPr>
          <w:lang w:val="en-GB"/>
        </w:rPr>
        <w:t xml:space="preserve">Global demand for food is rising. </w:t>
      </w:r>
      <w:r w:rsidR="006A0C36">
        <w:rPr>
          <w:lang w:val="en-GB"/>
        </w:rPr>
        <w:t>In addition to their caloric value, functional foods lead to health benefits. Therefore, they experience a huge compound annual growth rate</w:t>
      </w:r>
      <w:r w:rsidR="00C75A0C">
        <w:rPr>
          <w:lang w:val="en-GB"/>
        </w:rPr>
        <w:t xml:space="preserve"> </w:t>
      </w:r>
      <w:r w:rsidR="00C75A0C">
        <w:rPr>
          <w:lang w:val="en-GB"/>
        </w:rPr>
        <w:t>(CAGR</w:t>
      </w:r>
      <w:r w:rsidR="00C75A0C">
        <w:rPr>
          <w:lang w:val="en-GB"/>
        </w:rPr>
        <w:t>)</w:t>
      </w:r>
      <w:r w:rsidR="00F41D5E">
        <w:rPr>
          <w:lang w:val="en-GB"/>
        </w:rPr>
        <w:t xml:space="preserve">. The global nutraceutical market size is expected to grow at a </w:t>
      </w:r>
      <w:r w:rsidR="00C75A0C">
        <w:rPr>
          <w:lang w:val="en-GB"/>
        </w:rPr>
        <w:t>CAGR</w:t>
      </w:r>
      <w:r w:rsidR="00F41D5E">
        <w:rPr>
          <w:lang w:val="en-GB"/>
        </w:rPr>
        <w:t xml:space="preserve"> of 9.4% from 2023 to 2030</w:t>
      </w:r>
      <w:r w:rsidR="000A1017">
        <w:rPr>
          <w:lang w:val="en-GB"/>
        </w:rPr>
        <w:t xml:space="preserve"> </w:t>
      </w:r>
      <w:sdt>
        <w:sdtPr>
          <w:rPr>
            <w:lang w:val="en-GB"/>
          </w:rPr>
          <w:alias w:val="To edit, see citavi.com/edit"/>
          <w:tag w:val="CitaviPlaceholder#9ed561a2-92e7-4768-8645-0f9358599da1"/>
          <w:id w:val="2051417896"/>
          <w:placeholder>
            <w:docPart w:val="DefaultPlaceholder_-1854013440"/>
          </w:placeholder>
        </w:sdtPr>
        <w:sdtContent>
          <w:r w:rsidR="000A1017">
            <w:rPr>
              <w:lang w:val="en-GB"/>
            </w:rPr>
            <w:fldChar w:fldCharType="begin"/>
          </w:r>
          <w:r w:rsidR="000A1017">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ZmIwNmI2LTI3ZjQtNDEzYy05NTczLTM5YWQxOGE4NDNmMiIsIlJhbmdlTGVuZ3RoIjoyNywiUmVmZXJlbmNlSWQiOiIxMWI2NjRjYS1mYzk5LTQ1YzMtODFmMS04Mjc2NjFhZjJjY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2LjA1LjIwMjMiLCJBdXRob3JzIjpbeyIkaWQiOiI3IiwiJHR5cGUiOiJTd2lzc0FjYWRlbWljLkNpdGF2aS5QZXJzb24sIFN3aXNzQWNhZGVtaWMuQ2l0YXZpIiwiTGFzdE5hbWUiOiJHcmFuZCBWaWV3IFJlc2VhcmNoIiwiUHJvdGVjdGVkIjpmYWxzZSwiU2V4IjowLCJDcmVhdGVkQnkiOiJfRmFzc2UiLCJDcmVhdGVkT24iOiIyMDIzLTA1LTA2VDE2OjMxOjM3IiwiTW9kaWZpZWRCeSI6Il9GYXNzZSIsIklkIjoiYmM5Yzc0N2UtOTFhMS00YTQ2LTljNWItOTg5YTc0M2U5Y2I0IiwiTW9kaWZpZWRPbiI6IjIwMjMtMDUtMDZUMTY6MzE6Mzc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R2xvYmFsIE51dHJhY2V1dGljYWxzIE1hcmtldCBTaXplICYgMDYwNTIwMjM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2LjA1LjIw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ncmFuZHZpZXdyZXNlYXJjaC5jb20vaW5kdXN0cnktYW5hbHlzaXMvbnV0cmFjZXV0aWNhbHMtbWFya2V0IiwiVXJpU3RyaW5nIjoiaHR0cHM6Ly93d3cuZ3JhbmR2aWV3cmVzZWFyY2guY29tL2luZHVzdHJ5LWFuYWx5c2lzL251dHJhY2V1dGljYWxzLW1hcmtld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}</w:instrText>
          </w:r>
          <w:r w:rsidR="000A1017">
            <w:rPr>
              <w:lang w:val="en-GB"/>
            </w:rPr>
            <w:fldChar w:fldCharType="separate"/>
          </w:r>
          <w:r w:rsidR="000A1017">
            <w:rPr>
              <w:lang w:val="en-GB"/>
            </w:rPr>
            <w:t>(Grand View Research, 2023)</w:t>
          </w:r>
          <w:r w:rsidR="000A1017">
            <w:rPr>
              <w:lang w:val="en-GB"/>
            </w:rPr>
            <w:fldChar w:fldCharType="end"/>
          </w:r>
        </w:sdtContent>
      </w:sdt>
      <w:r w:rsidR="00F41D5E">
        <w:rPr>
          <w:lang w:val="en-GB"/>
        </w:rPr>
        <w:t xml:space="preserve">. </w:t>
      </w:r>
    </w:p>
    <w:p w14:paraId="4B88DC21" w14:textId="7EC55B7F" w:rsidR="002D350A" w:rsidRDefault="002D350A" w:rsidP="00600535">
      <w:pPr>
        <w:pStyle w:val="CETBodytext"/>
        <w:rPr>
          <w:lang w:val="en-GB"/>
        </w:rPr>
      </w:pPr>
      <w:r>
        <w:rPr>
          <w:lang w:val="en-GB"/>
        </w:rPr>
        <w:t>Halophytes a</w:t>
      </w:r>
      <w:r w:rsidR="006A0C36">
        <w:rPr>
          <w:lang w:val="en-GB"/>
        </w:rPr>
        <w:t>re</w:t>
      </w:r>
      <w:r w:rsidR="00F47F0E">
        <w:rPr>
          <w:lang w:val="en-GB"/>
        </w:rPr>
        <w:t xml:space="preserve"> salt-tolerant plants </w:t>
      </w:r>
      <w:r w:rsidR="006A0C36">
        <w:rPr>
          <w:lang w:val="en-GB"/>
        </w:rPr>
        <w:t xml:space="preserve">and </w:t>
      </w:r>
      <w:r w:rsidR="004D4BA8">
        <w:rPr>
          <w:lang w:val="en-GB"/>
        </w:rPr>
        <w:t>have traditionally been used as medical plants worldwide</w:t>
      </w:r>
      <w:r w:rsidR="006A0C36">
        <w:rPr>
          <w:lang w:val="en-GB"/>
        </w:rPr>
        <w:t xml:space="preserve">. Today they </w:t>
      </w:r>
      <w:r w:rsidR="00F47F0E">
        <w:rPr>
          <w:lang w:val="en-GB"/>
        </w:rPr>
        <w:t xml:space="preserve">are </w:t>
      </w:r>
      <w:r w:rsidR="004F6203">
        <w:rPr>
          <w:lang w:val="en-GB"/>
        </w:rPr>
        <w:t>re</w:t>
      </w:r>
      <w:r w:rsidR="00F47F0E">
        <w:rPr>
          <w:lang w:val="en-GB"/>
        </w:rPr>
        <w:t xml:space="preserve">gaining more interest, as they have been reported to </w:t>
      </w:r>
      <w:r w:rsidR="00D31A1D">
        <w:rPr>
          <w:lang w:val="en-GB"/>
        </w:rPr>
        <w:t xml:space="preserve">contain several </w:t>
      </w:r>
      <w:r w:rsidR="00D31A1D" w:rsidRPr="004F6203">
        <w:rPr>
          <w:lang w:val="en-GB"/>
        </w:rPr>
        <w:t>bioactive compounds</w:t>
      </w:r>
      <w:r w:rsidR="004F6203" w:rsidRPr="004F6203">
        <w:rPr>
          <w:lang w:val="en-GB"/>
        </w:rPr>
        <w:t xml:space="preserve"> </w:t>
      </w:r>
      <w:sdt>
        <w:sdtPr>
          <w:rPr>
            <w:lang w:val="en-GB"/>
          </w:rPr>
          <w:alias w:val="To edit, see citavi.com/edit"/>
          <w:tag w:val="CitaviPlaceholder#4a030ca0-edbe-49af-855b-50af82e18eb6"/>
          <w:id w:val="1286072183"/>
          <w:placeholder>
            <w:docPart w:val="DefaultPlaceholder_-1854013440"/>
          </w:placeholder>
        </w:sdtPr>
        <w:sdtContent>
          <w:r w:rsidR="000A1017">
            <w:rPr>
              <w:lang w:val="en-GB"/>
            </w:rPr>
            <w:fldChar w:fldCharType="begin"/>
          </w:r>
          <w:r w:rsidR="000A1017">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OWMyNDYwLWI0YmQtNDlmYy04Y2M1LWI3ODU5ZjQ5MzY0OSIsIlJhbmdlTGVuZ3RoIjoyMCwiUmVmZXJlbmNlSWQiOiJlMDg4ZGQ2MS1mYTZlLTRkNDItYjUzMy1hODFiMWZiZTUwNz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nNhamIuMjAxNi4xMC4wMDUiLCJVcmlTdHJpbmciOiJodHRwczovL2RvaS5vcmcvMTAuMTAxNi9qLnNhamIuMjAxNi4xMC4wMD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hc3NlIiwiQ3JlYXRlZE9uIjoiMjAyMS0wNy0xOVQxNDoxMzoyNSIsIk1vZGlmaWVkQnkiOiJfRmFzc2UiLCJJZCI6IjUzYTgyN2U3LWNmYWItNGYwYS1hZDhhLWEwMDU2MmYzZmFhZSIsIk1vZGlmaWVkT24iOiIyMDIxLTA3LTE5VDE0OjEzOjI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3d3cuc2NpZW5jZWRpcmVjdC5jb20vc2NpZW5jZS9hcnRpY2xlL3BpaS9TMDI1NDYyOTkxNjMwNTE0MiIsIlVyaVN0cmluZyI6Imh0dHBzOi8vd3d3LnNjaWVuY2VkaXJlY3QuY29tL3NjaWVuY2UvYXJ0aWNsZS9waWkvUzAyNTQ2Mjk5MTYzMDUxND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}</w:instrText>
          </w:r>
          <w:r w:rsidR="000A1017">
            <w:rPr>
              <w:lang w:val="en-GB"/>
            </w:rPr>
            <w:fldChar w:fldCharType="separate"/>
          </w:r>
          <w:r w:rsidR="000A1017">
            <w:rPr>
              <w:lang w:val="en-GB"/>
            </w:rPr>
            <w:t>(Qasim et al., 2017)</w:t>
          </w:r>
          <w:r w:rsidR="000A1017">
            <w:rPr>
              <w:lang w:val="en-GB"/>
            </w:rPr>
            <w:fldChar w:fldCharType="end"/>
          </w:r>
        </w:sdtContent>
      </w:sdt>
      <w:r w:rsidR="00F47F0E" w:rsidRPr="004F6203">
        <w:rPr>
          <w:lang w:val="en-GB"/>
        </w:rPr>
        <w:t>.</w:t>
      </w:r>
      <w:r w:rsidR="00F47F0E">
        <w:rPr>
          <w:lang w:val="en-GB"/>
        </w:rPr>
        <w:t xml:space="preserve"> </w:t>
      </w:r>
      <w:r w:rsidR="004D4BA8" w:rsidRPr="003069F3">
        <w:t>As</w:t>
      </w:r>
      <w:r w:rsidR="004D4BA8">
        <w:t xml:space="preserve"> part of their defense mechanism against oxidative stress</w:t>
      </w:r>
      <w:r w:rsidR="004F6203">
        <w:t>,</w:t>
      </w:r>
      <w:r w:rsidR="004D4BA8">
        <w:t xml:space="preserve"> </w:t>
      </w:r>
      <w:r w:rsidR="007830AF">
        <w:t>induced by</w:t>
      </w:r>
      <w:r w:rsidR="004D4BA8">
        <w:t xml:space="preserve"> high salt concentrations, they synthesize</w:t>
      </w:r>
      <w:r w:rsidR="004F6203">
        <w:t xml:space="preserve"> bioactive</w:t>
      </w:r>
      <w:r w:rsidR="004D4BA8">
        <w:t xml:space="preserve"> secondary metabolites. These include phenolic acids, flavonoids</w:t>
      </w:r>
      <w:r w:rsidR="00EA70CD">
        <w:t>,</w:t>
      </w:r>
      <w:r w:rsidR="004D4BA8">
        <w:t xml:space="preserve"> and tannins, which are considered health beneficial in foods</w:t>
      </w:r>
      <w:r w:rsidR="000A1017">
        <w:t xml:space="preserve"> </w:t>
      </w:r>
      <w:sdt>
        <w:sdtPr>
          <w:alias w:val="To edit, see citavi.com/edit"/>
          <w:tag w:val="CitaviPlaceholder#74e35323-5100-40e2-ba82-72c0ecb54028"/>
          <w:id w:val="-1940976308"/>
          <w:placeholder>
            <w:docPart w:val="DefaultPlaceholder_-1854013440"/>
          </w:placeholder>
        </w:sdtPr>
        <w:sdtContent>
          <w:r w:rsidR="000A1017">
            <w:fldChar w:fldCharType="begin"/>
          </w:r>
          <w:r w:rsidR="000A101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zA2ZTMzLWRiMDEtNGJlNC1iNDNmLTNlMmMyZmU1MmRkNSIsIlJhbmdlTGVuZ3RoIjoxOSwiUmVmZXJlbmNlSWQiOiJlMGU3NmE1ZC1iZjFiLTRjZmMtODEyOS1kMWFhMjVjMTU4Y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IuMDUuMjAxNyIsIkRvaSI6IjEwLjE3MTc5L2V4Y2xpMjAxNy0yNDQ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cxNzkvZXhjbGkyMDE3LTI0NCIsIlVyaVN0cmluZyI6Imh0dHBzOi8vZG9pLm9yZy8xMC4xNzE3OS9leGNsaTIwMTctMjQ0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YXNzZSIsIkNyZWF0ZWRPbiI6IjIwMjItMDQtMDVUMTA6Mjk6MjQiLCJNb2RpZmllZEJ5IjoiX0Zhc3NlIiwiSWQiOiI4Mjc3OWNhOC1iNjM3LTQzYjgtYmI4OS1kYWIxZjZkNDliMjciLCJNb2RpZmllZE9uIjoiMjAyMi0wNC0wNVQxMDoyOToyN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BzOi8vd3d3Lm5jYmkubmxtLm5paC5nb3YvcG1jL2FydGljbGVzL1BNQzU1NDczODEvIiwiVXJpU3RyaW5nIjoiaHR0cHM6Ly93d3cubmNiaS5ubG0ubmloLmdvdi9wbWMvYXJ0aWNsZXMvUE1DNTU0NzM4MS8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}</w:instrText>
          </w:r>
          <w:r w:rsidR="000A1017">
            <w:fldChar w:fldCharType="separate"/>
          </w:r>
          <w:r w:rsidR="000A1017">
            <w:t>(Jdey et al., 2017)</w:t>
          </w:r>
          <w:r w:rsidR="000A1017">
            <w:fldChar w:fldCharType="end"/>
          </w:r>
        </w:sdtContent>
      </w:sdt>
      <w:r w:rsidR="004D4BA8">
        <w:t>.</w:t>
      </w:r>
      <w:r w:rsidR="00D31A1D">
        <w:t xml:space="preserve"> </w:t>
      </w:r>
      <w:r w:rsidR="000E6ACC">
        <w:rPr>
          <w:lang w:val="en-GB"/>
        </w:rPr>
        <w:t>A few</w:t>
      </w:r>
      <w:r w:rsidR="003069F3">
        <w:rPr>
          <w:lang w:val="en-GB"/>
        </w:rPr>
        <w:t xml:space="preserve"> halophytes, e.g. </w:t>
      </w:r>
      <w:r w:rsidR="003069F3" w:rsidRPr="003069F3">
        <w:rPr>
          <w:i/>
          <w:iCs/>
          <w:lang w:val="en-GB"/>
        </w:rPr>
        <w:t>Aster tripolium</w:t>
      </w:r>
      <w:r w:rsidR="003069F3" w:rsidRPr="003069F3">
        <w:rPr>
          <w:lang w:val="en-GB"/>
        </w:rPr>
        <w:t xml:space="preserve"> and </w:t>
      </w:r>
      <w:r w:rsidR="003069F3" w:rsidRPr="003069F3">
        <w:rPr>
          <w:i/>
          <w:iCs/>
          <w:lang w:val="en-GB"/>
        </w:rPr>
        <w:t>Salicornia europaea</w:t>
      </w:r>
      <w:r w:rsidR="003069F3" w:rsidRPr="003069F3">
        <w:rPr>
          <w:lang w:val="en-GB"/>
        </w:rPr>
        <w:t>, were already used as a food or food ingredient before 15th May 1997, thus they do not need to be approved according to the Novel Food Regulation (</w:t>
      </w:r>
      <w:r w:rsidR="008C15B4">
        <w:rPr>
          <w:lang w:val="en-GB"/>
        </w:rPr>
        <w:t>CE</w:t>
      </w:r>
      <w:r w:rsidR="003069F3" w:rsidRPr="003069F3">
        <w:rPr>
          <w:lang w:val="en-GB"/>
        </w:rPr>
        <w:t xml:space="preserve">) </w:t>
      </w:r>
      <w:r w:rsidR="008C15B4">
        <w:rPr>
          <w:lang w:val="en-GB"/>
        </w:rPr>
        <w:t>N</w:t>
      </w:r>
      <w:r w:rsidR="008C15B4">
        <w:rPr>
          <w:vertAlign w:val="superscript"/>
          <w:lang w:val="en-GB"/>
        </w:rPr>
        <w:t>o</w:t>
      </w:r>
      <w:r w:rsidR="008C15B4">
        <w:rPr>
          <w:lang w:val="en-GB"/>
        </w:rPr>
        <w:t xml:space="preserve"> </w:t>
      </w:r>
      <w:r w:rsidR="003069F3" w:rsidRPr="003069F3">
        <w:rPr>
          <w:lang w:val="en-GB"/>
        </w:rPr>
        <w:t>2015/2283</w:t>
      </w:r>
      <w:r w:rsidR="000A1017">
        <w:rPr>
          <w:lang w:val="en-GB"/>
        </w:rPr>
        <w:t xml:space="preserve"> </w:t>
      </w:r>
      <w:sdt>
        <w:sdtPr>
          <w:rPr>
            <w:lang w:val="en-GB"/>
          </w:rPr>
          <w:alias w:val="To edit, see citavi.com/edit"/>
          <w:tag w:val="CitaviPlaceholder#3eb41295-8014-4a23-ad68-48e0e3ec1383"/>
          <w:id w:val="940032819"/>
          <w:placeholder>
            <w:docPart w:val="DefaultPlaceholder_-1854013440"/>
          </w:placeholder>
        </w:sdtPr>
        <w:sdtContent>
          <w:r w:rsidR="000A1017">
            <w:rPr>
              <w:lang w:val="en-GB"/>
            </w:rPr>
            <w:fldChar w:fldCharType="begin"/>
          </w:r>
          <w:r w:rsidR="000A1017">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YjA1MzVlLWZjZmMtNGU0Ny1hN2VhLTBhYmI4MTUzY2I0MiIsIlJhbmdlTGVuZ3RoIjoyOCwiUmVmZXJlbmNlSWQiOiJmYWMzZTNkYy03YWNmLTQwODItYjhjOS0yNWQ5YWIwNzdhMz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xLjA2LjIwMjMiLCJBdXRob3JzIjpbXSwiQ2l0YXRpb25LZXlVcGRhdGVUeXBlIjowLCJDb2xsYWJvcmF0b3JzIjpbXSwiRGF0ZSI6IjIxLjA2LjIwMjM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ZWJnYXRlLmVjLmV1cm9wYS5ldS9maXAvbm92ZWxfZm9vZF9jYXRhbG9ndWUvIyIsIlVyaVN0cmluZyI6Imh0dHBzOi8vd2ViZ2F0ZS5lYy5ldXJvcGEuZXUvZmlwL25vdmVsX2Zvb2RfY2F0YWxvZ3VlLy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}</w:instrText>
          </w:r>
          <w:r w:rsidR="000A1017">
            <w:rPr>
              <w:lang w:val="en-GB"/>
            </w:rPr>
            <w:fldChar w:fldCharType="separate"/>
          </w:r>
          <w:r w:rsidR="000A1017">
            <w:rPr>
              <w:lang w:val="en-GB"/>
            </w:rPr>
            <w:t>(</w:t>
          </w:r>
          <w:r w:rsidR="000A1017" w:rsidRPr="000A1017">
            <w:rPr>
              <w:i/>
              <w:lang w:val="en-GB"/>
            </w:rPr>
            <w:t>Novel food catalogue</w:t>
          </w:r>
          <w:r w:rsidR="000A1017" w:rsidRPr="000A1017">
            <w:rPr>
              <w:lang w:val="en-GB"/>
            </w:rPr>
            <w:t>, 2023)</w:t>
          </w:r>
          <w:r w:rsidR="000A1017">
            <w:rPr>
              <w:lang w:val="en-GB"/>
            </w:rPr>
            <w:fldChar w:fldCharType="end"/>
          </w:r>
        </w:sdtContent>
      </w:sdt>
      <w:r w:rsidR="003069F3" w:rsidRPr="003069F3">
        <w:rPr>
          <w:lang w:val="en-GB"/>
        </w:rPr>
        <w:t xml:space="preserve">. </w:t>
      </w:r>
      <w:r w:rsidR="004F6203">
        <w:t>Therefore,</w:t>
      </w:r>
      <w:r w:rsidR="000E6ACC">
        <w:t xml:space="preserve"> this study </w:t>
      </w:r>
      <w:r w:rsidR="008C15B4">
        <w:t xml:space="preserve">examines the </w:t>
      </w:r>
      <w:r w:rsidR="000E6ACC">
        <w:t xml:space="preserve">addition of </w:t>
      </w:r>
      <w:r w:rsidR="000E6ACC" w:rsidRPr="000E6ACC">
        <w:rPr>
          <w:i/>
          <w:iCs/>
        </w:rPr>
        <w:t>S.</w:t>
      </w:r>
      <w:r w:rsidR="000E6ACC">
        <w:rPr>
          <w:i/>
          <w:iCs/>
        </w:rPr>
        <w:t xml:space="preserve"> </w:t>
      </w:r>
      <w:r w:rsidR="000E6ACC" w:rsidRPr="000E6ACC">
        <w:rPr>
          <w:i/>
          <w:iCs/>
        </w:rPr>
        <w:t>europaea</w:t>
      </w:r>
      <w:r w:rsidR="000E6ACC">
        <w:t xml:space="preserve">, as </w:t>
      </w:r>
      <w:r w:rsidR="008C15B4">
        <w:t>it</w:t>
      </w:r>
      <w:r w:rsidR="000E6ACC">
        <w:t xml:space="preserve"> is already widely available as a vegetable in the European market</w:t>
      </w:r>
      <w:r w:rsidR="008C15B4">
        <w:t xml:space="preserve"> and should be considered for the formulation of innovative food products </w:t>
      </w:r>
      <w:sdt>
        <w:sdtPr>
          <w:alias w:val="To edit, see citavi.com/edit"/>
          <w:tag w:val="CitaviPlaceholder#ff8973e4-2662-412b-b438-0db62e18170f"/>
          <w:id w:val="-598641462"/>
          <w:placeholder>
            <w:docPart w:val="DefaultPlaceholder_-1854013440"/>
          </w:placeholder>
        </w:sdtPr>
        <w:sdtContent>
          <w:r w:rsidR="008C15B4">
            <w:fldChar w:fldCharType="begin"/>
          </w:r>
          <w:r w:rsidR="000A101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TY5NzFlLWI1MTgtNGU0NS05ZDI4LTg1ODk3ZjY5MWZhYSIsIlJhbmdlTGVuZ3RoIjoyMywiUmVmZXJlbmNlSWQiOiJiNmU4MmQzZi02YzcwLTQ2NGYtOWFhMS0wYjM1NzRlMDNjM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MS4xMS4yMDIxIiwiRG9pIjoiMTAuMTAxNi9qLm1hcnBvbC4yMDIxLjEwNDczM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3d3LnNjaWVuY2VkaXJlY3QuY29tL3NjaWVuY2UvYXJ0aWNsZS9waWkvUzAzMDg1OTdYMjEwMDM0MjAiLCJVcmlTdHJpbmciOiJodHRwczovL3d3dy5zY2llbmNlZGlyZWN0LmNvbS9zY2llbmNlL2FydGljbGUvcGlpL1MwMzA4NTk3WDIxMDAzNDI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GYXNzZSIsIkNyZWF0ZWRPbiI6IjIwMjMtMDUtMDVUMTU6MjI6NDciLCJNb2RpZmllZEJ5IjoiX0Zhc3NlIiwiSWQiOiIwZjYwNTkxNy0wODQ0LTRhNWMtYjc2Yi0wMDBjZTM2ZjhkMjkiLCJNb2RpZmllZE9uIjoiMjAyMy0wNS0wNVQxNToyMjo0N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tYXJwb2wuMjAyMS4xMDQ3MzEiLCJVcmlTdHJpbmciOiJodHRwczovL2RvaS5vcmcvMTAuMTAxNi9qLm1hcnBvbC4yMDIxLjEwNDcz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}</w:instrText>
          </w:r>
          <w:r w:rsidR="008C15B4">
            <w:fldChar w:fldCharType="separate"/>
          </w:r>
          <w:r w:rsidR="000A1017">
            <w:t>(Custódio et al., 2021)</w:t>
          </w:r>
          <w:r w:rsidR="008C15B4">
            <w:fldChar w:fldCharType="end"/>
          </w:r>
        </w:sdtContent>
      </w:sdt>
      <w:r w:rsidR="008C15B4">
        <w:t>.</w:t>
      </w:r>
    </w:p>
    <w:p w14:paraId="2FDBA5ED" w14:textId="0C5D2F35" w:rsidR="00480EC2" w:rsidRDefault="004F6203" w:rsidP="00600535">
      <w:pPr>
        <w:pStyle w:val="CETBodytext"/>
        <w:rPr>
          <w:lang w:val="en-GB"/>
        </w:rPr>
      </w:pPr>
      <w:r>
        <w:rPr>
          <w:lang w:val="en-GB"/>
        </w:rPr>
        <w:t xml:space="preserve">The combination of dairy products with halophytes seems reasonable, as plant additives are already added </w:t>
      </w:r>
      <w:r w:rsidR="00EA70CD">
        <w:rPr>
          <w:lang w:val="en-GB"/>
        </w:rPr>
        <w:t xml:space="preserve">to </w:t>
      </w:r>
      <w:r>
        <w:rPr>
          <w:lang w:val="en-GB"/>
        </w:rPr>
        <w:t>several products and their bioactivity has been analysed</w:t>
      </w:r>
      <w:r w:rsidR="000A1017">
        <w:rPr>
          <w:lang w:val="en-GB"/>
        </w:rPr>
        <w:t xml:space="preserve"> </w:t>
      </w:r>
      <w:sdt>
        <w:sdtPr>
          <w:rPr>
            <w:lang w:val="en-GB"/>
          </w:rPr>
          <w:alias w:val="To edit, see citavi.com/edit"/>
          <w:tag w:val="CitaviPlaceholder#4141ca43-7a36-48e4-bd76-43f389690462"/>
          <w:id w:val="1239290888"/>
          <w:placeholder>
            <w:docPart w:val="DefaultPlaceholder_-1854013440"/>
          </w:placeholder>
        </w:sdtPr>
        <w:sdtContent>
          <w:r w:rsidR="000A1017">
            <w:rPr>
              <w:lang w:val="en-GB"/>
            </w:rPr>
            <w:fldChar w:fldCharType="begin"/>
          </w:r>
          <w:r w:rsidR="000A1017">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ZTJlODllLWEyYjAtNGJiNS1iOGY1LTcwOWQ4NDNkNThlYiIsIlJhbmdlTGVuZ3RoIjoxOSwiUmVmZXJlbmNlSWQiOiJmNGNiZTBhZC02MjBjLTQ4MjMtOWU3NC0wZjFjYzcxOTRiM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y4wMy4yMDIzIiwiRG9pIjoiMTAuMzM5MC9mb29kczEyMDYxMjc1IiwiRWRpdG9ycyI6W10sIkV2YWx1YXRpb25Db21wbGV4aXR5IjowLCJFdmFsdWF0aW9uU291cmNlVGV4dEZvcm1hdCI6MCwiR3JvdXBzIjpbXSwiSGFzTGFiZWwxIjpmYWxzZSwiSGFzTGFiZWwyIjpmYWxzZSwiS2V5d29yZHMiOltdLCJMYW5ndWFnZSI6ImVu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5MC9mb29kczEyMDYxMjc1IiwiVXJpU3RyaW5nIjoiaHR0cHM6Ly9kb2kub3JnLzEwLjMzOTAvZm9vZHMxMjA2MTI3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Fzc2UiLCJDcmVhdGVkT24iOiIyMDIzLTAzLTI4VDE1OjE0OjQxIiwiTW9kaWZpZWRCeSI6Il9GYXNzZSIsIklkIjoiOWVmY2E5NDctNWM0OS00YzJmLWI2ZTAtNWFkNTU0Nzg0ZjQyIiwiTW9kaWZpZWRPbiI6IjIwMjMtMDMtMjhUMTU6MTQ6NDE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tZHBpLmNvbS8yMzA0LTgxNTgvMTIvNi8xMjc1IiwiVXJpU3RyaW5nIjoiaHR0cHM6Ly93d3cubWRwaS5jb20vMjMwNC04MTU4LzEyLzYvMTI3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}</w:instrText>
          </w:r>
          <w:r w:rsidR="000A1017">
            <w:rPr>
              <w:lang w:val="en-GB"/>
            </w:rPr>
            <w:fldChar w:fldCharType="separate"/>
          </w:r>
          <w:r w:rsidR="000A1017">
            <w:rPr>
              <w:lang w:val="en-GB"/>
            </w:rPr>
            <w:t>(Wajs et al., 2023)</w:t>
          </w:r>
          <w:r w:rsidR="000A1017">
            <w:rPr>
              <w:lang w:val="en-GB"/>
            </w:rPr>
            <w:fldChar w:fldCharType="end"/>
          </w:r>
        </w:sdtContent>
      </w:sdt>
      <w:r w:rsidR="00095D2F">
        <w:rPr>
          <w:lang w:val="en-GB"/>
        </w:rPr>
        <w:t xml:space="preserve">. </w:t>
      </w:r>
      <w:r w:rsidR="00A36DF0">
        <w:rPr>
          <w:lang w:val="en-GB"/>
        </w:rPr>
        <w:t xml:space="preserve">As the addition of halophyte biomass also increases the salinity in dairy products, cream cheese was chosen in this research. </w:t>
      </w:r>
      <w:sdt>
        <w:sdtPr>
          <w:rPr>
            <w:lang w:val="en-GB"/>
          </w:rPr>
          <w:alias w:val="To edit, see citavi.com/edit"/>
          <w:tag w:val="CitaviPlaceholder#f60c4a05-19ab-4588-8814-7408e1f1b82b"/>
          <w:id w:val="-2063018097"/>
          <w:placeholder>
            <w:docPart w:val="DefaultPlaceholder_-1854013440"/>
          </w:placeholder>
        </w:sdtPr>
        <w:sdtContent>
          <w:r w:rsidR="000A1017">
            <w:rPr>
              <w:lang w:val="en-GB"/>
            </w:rPr>
            <w:fldChar w:fldCharType="begin"/>
          </w:r>
          <w:r w:rsidR="000A1017">
            <w:rPr>
              <w:lang w:val="en-GB"/>
            </w:rPr>
            <w:instrText>ADDIN CitaviPlaceholder{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zMC4wOC4yMDIxIiwiRG9pIjoiMTAuMTAwMi9mc24zLjI1NTE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Mi9mc24zLjI1NTEiLCJVcmlTdHJpbmciOiJodHRwczovL2RvaS5vcmcvMTAuMTAwMi9mc24zLjI1NT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hc3NlIiwiQ3JlYXRlZE9uIjoiMjAyMy0wNS0wNlQxOToxMDoyNyIsIk1vZGlmaWVkQnkiOiJfRmFzc2UiLCJJZCI6IjRlZTU4ODg2LTQ1ZTgtNGNkZi1iMWJlLTY1OThiOWRkZThiZSIsIk1vZGlmaWVkT24iOiIyMDIzLTA1LTA2VDE5OjEwOjI3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Q2NDY1NDUiLCJVcmlTdHJpbmciOiJodHRwOi8vd3d3Lm5jYmkubmxtLm5paC5nb3YvcHVibWVkLzM0NjQ2NTQ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YXNzZSIsIkNyZWF0ZWRPbiI6IjIwMjMtMDUtMDZUMTk6MTA6MjciLCJNb2RpZmllZEJ5IjoiX0Zhc3NlIiwiSWQiOiJhOTBjZDM2Zi04YzgwLTRlNTktYTVhMC1mNjgzNzJhYjAzOTIiLCJNb2RpZmllZE9uIjoiMjAyMy0wNS0wNlQxOToxMDoyNy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lBNQzg0OTgwNDYiLCJVcmlTdHJpbmciOiJodHRwczovL3d3dy5uY2JpLm5sbS5uaWguZ292L3BtYy9hcnRpY2xlcy9QTUM4NDk4MDQ2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}</w:instrText>
          </w:r>
          <w:r w:rsidR="000A1017">
            <w:rPr>
              <w:lang w:val="en-GB"/>
            </w:rPr>
            <w:fldChar w:fldCharType="separate"/>
          </w:r>
          <w:r w:rsidR="000A1017">
            <w:rPr>
              <w:lang w:val="en-GB"/>
            </w:rPr>
            <w:t>Weragama et al.</w:t>
          </w:r>
          <w:r w:rsidR="000A1017">
            <w:rPr>
              <w:lang w:val="en-GB"/>
            </w:rPr>
            <w:fldChar w:fldCharType="end"/>
          </w:r>
        </w:sdtContent>
      </w:sdt>
      <w:r w:rsidR="000A1017">
        <w:rPr>
          <w:lang w:val="en-GB"/>
        </w:rPr>
        <w:t xml:space="preserve"> </w:t>
      </w:r>
      <w:sdt>
        <w:sdtPr>
          <w:rPr>
            <w:lang w:val="en-GB"/>
          </w:rPr>
          <w:alias w:val="To edit, see citavi.com/edit"/>
          <w:tag w:val="CitaviPlaceholder#bd40a195-1022-4549-9c46-556238d57b77"/>
          <w:id w:val="701830285"/>
          <w:placeholder>
            <w:docPart w:val="DefaultPlaceholder_-1854013440"/>
          </w:placeholder>
        </w:sdtPr>
        <w:sdtContent>
          <w:r w:rsidR="000A1017">
            <w:rPr>
              <w:lang w:val="en-GB"/>
            </w:rPr>
            <w:fldChar w:fldCharType="begin"/>
          </w:r>
          <w:r w:rsidR="000A1017">
            <w:rPr>
              <w:lang w:val="en-GB"/>
            </w:rPr>
            <w:instrText>ADDIN CitaviPlaceholder{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zAuMDguMjAyMSIsIkRvaSI6IjEwLjEwMDIvZnNuMy4yNTUx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IvZnNuMy4yNTUxIiwiVXJpU3RyaW5nIjoiaHR0cHM6Ly9kb2kub3JnLzEwLjEwMDIvZnNuMy4yNTU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YXNzZSIsIkNyZWF0ZWRPbiI6IjIwMjMtMDUtMDZUMTk6MTA6MjciLCJNb2RpZmllZEJ5IjoiX0Zhc3NlIiwiSWQiOiI0ZWU1ODg4Ni00NWU4LTRjZGYtYjFiZS02NTk4YjlkZGU4YmUiLCJNb2RpZmllZE9uIjoiMjAyMy0wNS0wNlQxOToxMDoyNy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0NjQ2NTQ1IiwiVXJpU3RyaW5nIjoiaHR0cDovL3d3dy5uY2JpLm5sbS5uaWguZ292L3B1Ym1lZC8zNDY0NjU0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Fzc2UiLCJDcmVhdGVkT24iOiIyMDIzLTA1LTA2VDE5OjEwOjI3IiwiTW9kaWZpZWRCeSI6Il9GYXNzZSIsIklkIjoiYTkwY2QzNmYtOGM4MC00ZTU5LWE1YTAtZjY4MzcyYWIwMzkyIiwiTW9kaWZpZWRPbiI6IjIwMjMtMDUtMDZUMTk6MTA6Mjc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4NDk4MDQ2IiwiVXJpU3RyaW5nIjoiaHR0cHM6Ly93d3cubmNiaS5ubG0ubmloLmdvdi9wbWMvYXJ0aWNsZXMvUE1DODQ5ODA0N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}</w:instrText>
          </w:r>
          <w:r w:rsidR="000A1017">
            <w:rPr>
              <w:lang w:val="en-GB"/>
            </w:rPr>
            <w:fldChar w:fldCharType="separate"/>
          </w:r>
          <w:r w:rsidR="000A1017">
            <w:rPr>
              <w:lang w:val="en-GB"/>
            </w:rPr>
            <w:t>(2021)</w:t>
          </w:r>
          <w:r w:rsidR="000A1017">
            <w:rPr>
              <w:lang w:val="en-GB"/>
            </w:rPr>
            <w:fldChar w:fldCharType="end"/>
          </w:r>
        </w:sdtContent>
      </w:sdt>
      <w:r w:rsidR="00A36DF0">
        <w:rPr>
          <w:lang w:val="en-GB"/>
        </w:rPr>
        <w:t xml:space="preserve"> reported the sensory acceptability of cream cheese products with 2 % (w/w) salt. </w:t>
      </w:r>
      <w:r w:rsidR="00F2052A">
        <w:rPr>
          <w:lang w:val="en-GB"/>
        </w:rPr>
        <w:t xml:space="preserve">With the addition of </w:t>
      </w:r>
      <w:r w:rsidR="00EA70CD">
        <w:rPr>
          <w:lang w:val="en-GB"/>
        </w:rPr>
        <w:t>health-</w:t>
      </w:r>
      <w:r w:rsidR="00F2052A">
        <w:rPr>
          <w:lang w:val="en-GB"/>
        </w:rPr>
        <w:t xml:space="preserve">beneficial plant sterols, as they have been reported in </w:t>
      </w:r>
      <w:r w:rsidR="00F2052A" w:rsidRPr="00F2052A">
        <w:rPr>
          <w:i/>
          <w:iCs/>
          <w:lang w:val="en-GB"/>
        </w:rPr>
        <w:t>Salicornia</w:t>
      </w:r>
      <w:r w:rsidR="00F2052A">
        <w:rPr>
          <w:lang w:val="en-GB"/>
        </w:rPr>
        <w:t xml:space="preserve"> spp., in</w:t>
      </w:r>
      <w:r w:rsidR="00F2052A" w:rsidRPr="00C75A0C">
        <w:rPr>
          <w:lang w:val="en-GB"/>
        </w:rPr>
        <w:t xml:space="preserve">fused dairy products such as cream cheeses </w:t>
      </w:r>
      <w:r w:rsidR="00C75A0C" w:rsidRPr="00C75A0C">
        <w:rPr>
          <w:lang w:val="en-GB"/>
        </w:rPr>
        <w:t>can</w:t>
      </w:r>
      <w:r w:rsidR="00F2052A" w:rsidRPr="00C75A0C">
        <w:rPr>
          <w:lang w:val="en-GB"/>
        </w:rPr>
        <w:t xml:space="preserve"> be recognized as functional foods</w:t>
      </w:r>
      <w:r w:rsidR="000A1017" w:rsidRPr="00C75A0C">
        <w:rPr>
          <w:lang w:val="en-GB"/>
        </w:rPr>
        <w:t xml:space="preserve"> </w:t>
      </w:r>
      <w:sdt>
        <w:sdtPr>
          <w:rPr>
            <w:lang w:val="en-GB"/>
          </w:rPr>
          <w:alias w:val="To edit, see citavi.com/edit"/>
          <w:tag w:val="CitaviPlaceholder#e48dbe00-9452-47c7-9ebb-d6e96657ed9e"/>
          <w:id w:val="873188902"/>
          <w:placeholder>
            <w:docPart w:val="DefaultPlaceholder_-1854013440"/>
          </w:placeholder>
        </w:sdtPr>
        <w:sdtContent>
          <w:r w:rsidR="000A1017" w:rsidRPr="00C75A0C">
            <w:rPr>
              <w:lang w:val="en-GB"/>
            </w:rPr>
            <w:fldChar w:fldCharType="begin"/>
          </w:r>
          <w:r w:rsidR="000A1017" w:rsidRPr="00C75A0C">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MzdiZTY4LTM2ZjEtNGQ1NC1iNWY4LTJjNmIyNGE2MjUzOSIsIlJhbmdlTGVuZ3RoIjoxOCwiUmVmZXJlbmNlSWQiOiIyZTBmMzMxZi1kNjQ2LTQ3NzItYTE5YS04MzRmZWY2NDg3M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1LjA4LjIwMTQiLCJEb2kiOiIxMC4xMDA3L3MxMTgxNC0wMTQtMDE2My03IiwiRWRpdG9ycyI6W10sIkV2YWx1YXRpb25Db21wbGV4aXR5IjowLCJFdmFsdWF0aW9uU291cmNlVGV4dEZvcm1hdCI6MCwiR3JvdXBzIjpbXSwiSGFzTGFiZWwxIjpmYWxzZSwiSGFzTGFiZWwyIjpmYWxzZSwiS2V5d29yZHMiOltdLCJMYW5ndWFnZSI6IkVuO2VuIi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czExODE0LTAxNC0wMTYzLTciLCJVcmlTdHJpbmciOiJodHRwczovL2RvaS5vcmcvMTAuMTAwNy9zMTE4MTQtMDE0LTAxNjMt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}</w:instrText>
          </w:r>
          <w:r w:rsidR="000A1017" w:rsidRPr="00C75A0C">
            <w:rPr>
              <w:lang w:val="en-GB"/>
            </w:rPr>
            <w:fldChar w:fldCharType="separate"/>
          </w:r>
          <w:r w:rsidR="000A1017" w:rsidRPr="00C75A0C">
            <w:rPr>
              <w:lang w:val="en-GB"/>
            </w:rPr>
            <w:t>(Choi et al., 2014; Jędrusek-Golińska et al., 2020)</w:t>
          </w:r>
          <w:r w:rsidR="000A1017" w:rsidRPr="00C75A0C">
            <w:rPr>
              <w:lang w:val="en-GB"/>
            </w:rPr>
            <w:fldChar w:fldCharType="end"/>
          </w:r>
        </w:sdtContent>
      </w:sdt>
      <w:r w:rsidR="00F96E77" w:rsidRPr="00C75A0C">
        <w:rPr>
          <w:lang w:val="en-GB"/>
        </w:rPr>
        <w:t>.</w:t>
      </w:r>
      <w:r w:rsidR="00115A1F" w:rsidRPr="00C75A0C">
        <w:rPr>
          <w:lang w:val="en-GB"/>
        </w:rPr>
        <w:t xml:space="preserve"> Further the sensory properties of cream cheeses with addition of herbs are already </w:t>
      </w:r>
      <w:r w:rsidR="000838B8" w:rsidRPr="00C75A0C">
        <w:rPr>
          <w:lang w:val="en-GB"/>
        </w:rPr>
        <w:t xml:space="preserve">widely </w:t>
      </w:r>
      <w:r w:rsidR="00C75A0C" w:rsidRPr="00C75A0C">
        <w:rPr>
          <w:lang w:val="en-GB"/>
        </w:rPr>
        <w:t>known</w:t>
      </w:r>
      <w:r w:rsidR="000838B8" w:rsidRPr="00C75A0C">
        <w:rPr>
          <w:lang w:val="en-GB"/>
        </w:rPr>
        <w:t xml:space="preserve">. Thus, a green color and alteration of the texture through addition of ground plant materials is already accepted by </w:t>
      </w:r>
      <w:r w:rsidR="00C75A0C" w:rsidRPr="00C75A0C">
        <w:rPr>
          <w:lang w:val="en-GB"/>
        </w:rPr>
        <w:t xml:space="preserve">numerous </w:t>
      </w:r>
      <w:r w:rsidR="000838B8" w:rsidRPr="00C75A0C">
        <w:rPr>
          <w:lang w:val="en-GB"/>
        </w:rPr>
        <w:t xml:space="preserve">consumers, </w:t>
      </w:r>
      <w:proofErr w:type="gramStart"/>
      <w:r w:rsidR="000838B8" w:rsidRPr="00C75A0C">
        <w:rPr>
          <w:lang w:val="en-GB"/>
        </w:rPr>
        <w:t>e.g.</w:t>
      </w:r>
      <w:proofErr w:type="gramEnd"/>
      <w:r w:rsidR="000838B8" w:rsidRPr="00C75A0C">
        <w:rPr>
          <w:lang w:val="en-GB"/>
        </w:rPr>
        <w:t xml:space="preserve"> herb cream cheese with parsley or chives</w:t>
      </w:r>
      <w:r w:rsidR="00C75A0C" w:rsidRPr="00C75A0C">
        <w:rPr>
          <w:lang w:val="en-GB"/>
        </w:rPr>
        <w:t xml:space="preserve"> are on the market</w:t>
      </w:r>
      <w:r w:rsidR="000838B8" w:rsidRPr="00C75A0C">
        <w:rPr>
          <w:lang w:val="en-GB"/>
        </w:rPr>
        <w:t>.</w:t>
      </w:r>
    </w:p>
    <w:p w14:paraId="551F77F8" w14:textId="2D67BD7D" w:rsidR="00FA4BE6" w:rsidRDefault="004F6203" w:rsidP="00600535">
      <w:pPr>
        <w:pStyle w:val="CETBodytext"/>
        <w:rPr>
          <w:lang w:val="en-GB"/>
        </w:rPr>
      </w:pPr>
      <w:r>
        <w:rPr>
          <w:lang w:val="en-GB"/>
        </w:rPr>
        <w:t>Nonetheless, t</w:t>
      </w:r>
      <w:r w:rsidR="00D31A1D">
        <w:rPr>
          <w:lang w:val="en-GB"/>
        </w:rPr>
        <w:t xml:space="preserve">o </w:t>
      </w:r>
      <w:r w:rsidR="00635309">
        <w:rPr>
          <w:lang w:val="en-GB"/>
        </w:rPr>
        <w:t>evaluate</w:t>
      </w:r>
      <w:r w:rsidR="00D31A1D">
        <w:rPr>
          <w:lang w:val="en-GB"/>
        </w:rPr>
        <w:t xml:space="preserve"> the functional properties of the formulated dairy products</w:t>
      </w:r>
      <w:r w:rsidR="00847831">
        <w:rPr>
          <w:lang w:val="en-GB"/>
        </w:rPr>
        <w:t xml:space="preserve">, the anti-inflammatory and anti-arthritic properties are </w:t>
      </w:r>
      <w:r w:rsidR="00635309">
        <w:rPr>
          <w:lang w:val="en-GB"/>
        </w:rPr>
        <w:t>investigated</w:t>
      </w:r>
      <w:r w:rsidR="00847831">
        <w:rPr>
          <w:lang w:val="en-GB"/>
        </w:rPr>
        <w:t xml:space="preserve">. </w:t>
      </w:r>
      <w:r w:rsidR="007830AF" w:rsidRPr="00C3759B">
        <w:t xml:space="preserve">Inflammation is a </w:t>
      </w:r>
      <w:r w:rsidR="00F2052A">
        <w:t xml:space="preserve">complex biological </w:t>
      </w:r>
      <w:r w:rsidR="007830AF" w:rsidRPr="00C3759B">
        <w:t xml:space="preserve">defense mechanism that enables the body to protect itself against </w:t>
      </w:r>
      <w:r w:rsidR="00F2052A">
        <w:t>pathogens and damaged cells</w:t>
      </w:r>
      <w:r>
        <w:t>, e.g. due to external stress factors</w:t>
      </w:r>
      <w:r w:rsidR="00802DCF">
        <w:t xml:space="preserve"> </w:t>
      </w:r>
      <w:sdt>
        <w:sdtPr>
          <w:alias w:val="To edit, see citavi.com/edit"/>
          <w:tag w:val="CitaviPlaceholder#ed978fbd-d385-4707-aa9d-19a09afaf3fa"/>
          <w:id w:val="-1080817771"/>
          <w:placeholder>
            <w:docPart w:val="DefaultPlaceholder_-1854013440"/>
          </w:placeholder>
        </w:sdtPr>
        <w:sdtContent>
          <w:r w:rsidR="00802DCF">
            <w:fldChar w:fldCharType="begin"/>
          </w:r>
          <w:r w:rsidR="00802DC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MDQwNTk4LWMzM2UtNDNlMC1hZDQxLWMyOWY0ODAzMjczMCIsIlJhbmdlTGVuZ3RoIjoyMywiUmVmZXJlbmNlSWQiOiIxNmRjOTBhOS02OGE0LTQwY2ItYmVlMy01NDk2ZjQzMmE4ZT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M0MDczOTYyIiwiVXJpU3RyaW5nIjoiaHR0cDovL3d3dy5uY2JpLm5sbS5uaWguZ292L3B1Ym1lZC8zNDA3Mzk2M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GYXNzZSIsIkNyZWF0ZWRPbiI6IjIwMjMtMDYtMzBUMDg6NTc6MjhaIiwiTW9kaWZpZWRCeSI6Il9GYXNzZSIsIklkIjoiN2M5NzYyZGYtOWNkMi00NzQ5LWFkNDktZTlhZDVlYjA3OGJmIiwiTW9kaWZpZWRPbiI6IjIwMjMtMDYtMzBUMDg6NTc6MjhaIiwiUHJvamVjdCI6eyIkcmVmIjoiOC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zM5MC9tb2xlY3VsZXMyNjExMzE0MCIsIlVyaVN0cmluZyI6Imh0dHBzOi8vZG9pLm9yZy8xMC4zMzkwL21vbGVjdWxlczI2MTEzMTQw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}</w:instrText>
          </w:r>
          <w:r w:rsidR="00802DCF">
            <w:fldChar w:fldCharType="separate"/>
          </w:r>
          <w:r w:rsidR="00802DCF">
            <w:t>(Giordano et al., 2021)</w:t>
          </w:r>
          <w:r w:rsidR="00802DCF">
            <w:fldChar w:fldCharType="end"/>
          </w:r>
        </w:sdtContent>
      </w:sdt>
      <w:r w:rsidR="007830AF" w:rsidRPr="00C3759B">
        <w:t xml:space="preserve">. </w:t>
      </w:r>
      <w:r w:rsidR="00F2052A">
        <w:t>To quantify the anti-inflammatory properties of plant materials and extracts</w:t>
      </w:r>
      <w:r w:rsidR="00C62E1D">
        <w:t>,</w:t>
      </w:r>
      <w:r w:rsidR="00F2052A">
        <w:t xml:space="preserve"> several methods have been described. There are albumin denaturation assays either using bovine serum albumin or egg albumin</w:t>
      </w:r>
      <w:r w:rsidR="00A36DF0">
        <w:t xml:space="preserve">. The </w:t>
      </w:r>
      <w:r w:rsidR="00A36DF0">
        <w:lastRenderedPageBreak/>
        <w:t xml:space="preserve">anti-inflammatory activity is compared to the activity measured in medicinal </w:t>
      </w:r>
      <w:r w:rsidR="00075670">
        <w:t>n</w:t>
      </w:r>
      <w:r w:rsidR="00A36DF0">
        <w:t>onsteroidal anti-inflammatory drugs (NSAIDs) or steroid drugs on the market</w:t>
      </w:r>
      <w:r w:rsidR="000A1017">
        <w:t xml:space="preserve"> </w:t>
      </w:r>
      <w:sdt>
        <w:sdtPr>
          <w:alias w:val="To edit, see citavi.com/edit"/>
          <w:tag w:val="CitaviPlaceholder#ce965039-1268-4130-80dd-7a5e9760eca1"/>
          <w:id w:val="164373788"/>
          <w:placeholder>
            <w:docPart w:val="DefaultPlaceholder_-1854013440"/>
          </w:placeholder>
        </w:sdtPr>
        <w:sdtContent>
          <w:r w:rsidR="000A1017">
            <w:fldChar w:fldCharType="begin"/>
          </w:r>
          <w:r w:rsidR="000A101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YTgyYTVjLWMyY2MtNGU5Ny1iNzg1LWQwZGQ1OGI1NjdiZCIsIlJhbmdlTGVuZ3RoIjoyMCwiUmVmZXJlbmNlSWQiOiI5MDg5MTVkYy0zOTNlLTRiMzAtYTM5ZS0yMWE4MWNmMWRhN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d3dy5zZW1hbnRpY3NjaG9sYXIub3JnL3BhcGVyL0luLXZpdHJvLUFudGktaW5mbGFtbWF0b3J5LWFuZC1BbnRpLWFydGhyaXRpYy1vZi1vZi1SYWhtYW4tRXN3YXJhaWFoLzgyZmRkZjI1ZjZjMDJlNjYyN2I5ZTZkYTEwMjMyMjRhOGIwZDI2NjgiLCJVcmlTdHJpbmciOiJodHRwczovL3d3dy5zZW1hbnRpY3NjaG9sYXIub3JnL3BhcGVyL0luLXZpdHJvLUFudGktaW5mbGFtbWF0b3J5LWFuZC1BbnRpLWFydGhyaXRpYy1vZi1vZi1SYWhtYW4tRXN3YXJhaWFoLzgyZmRkZjI1ZjZjMDJlNjYyN2I5ZTZkYTEwMjMyMjRhOGIwZDI2Nj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JQTUM2NjM5ODIyIiwiVXJpU3RyaW5nIjoiaHR0cHM6Ly93d3cubmNiaS5ubG0ubmloLmdvdi9wbWMvYXJ0aWNsZXMvUE1DNjYzOTgy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}</w:instrText>
          </w:r>
          <w:r w:rsidR="000A1017">
            <w:fldChar w:fldCharType="separate"/>
          </w:r>
          <w:r w:rsidR="000A1017">
            <w:t>(Rahman et al., 2015; Dharmadeva et al., 2018)</w:t>
          </w:r>
          <w:r w:rsidR="000A1017">
            <w:fldChar w:fldCharType="end"/>
          </w:r>
        </w:sdtContent>
      </w:sdt>
      <w:r w:rsidR="00F2052A">
        <w:t>. Further</w:t>
      </w:r>
      <w:r w:rsidR="00EA70CD">
        <w:t>,</w:t>
      </w:r>
      <w:r w:rsidR="00F2052A">
        <w:t xml:space="preserve"> there are also </w:t>
      </w:r>
      <w:r w:rsidR="00FA4BE6">
        <w:t xml:space="preserve">cell culture experiments analyzing the immune response, e.g. </w:t>
      </w:r>
      <w:r>
        <w:t xml:space="preserve">in </w:t>
      </w:r>
      <w:r w:rsidR="00F2052A">
        <w:t>murine macrophage</w:t>
      </w:r>
      <w:r>
        <w:t>s</w:t>
      </w:r>
      <w:r w:rsidR="00EA70CD">
        <w:t>,</w:t>
      </w:r>
      <w:r w:rsidR="00F2052A">
        <w:t xml:space="preserve"> </w:t>
      </w:r>
      <w:r w:rsidR="00FA4BE6">
        <w:t>and the</w:t>
      </w:r>
      <w:r>
        <w:t>n the</w:t>
      </w:r>
      <w:r w:rsidR="00FA4BE6">
        <w:t xml:space="preserve"> suppressed synthesis of tumor necrosis factor in induced cells</w:t>
      </w:r>
      <w:r>
        <w:t xml:space="preserve"> is quantified</w:t>
      </w:r>
      <w:r w:rsidR="00FA4BE6">
        <w:t xml:space="preserve">. </w:t>
      </w:r>
      <w:r w:rsidR="00FA4BE6" w:rsidRPr="00F2052A">
        <w:rPr>
          <w:i/>
          <w:iCs/>
          <w:lang w:val="en-GB"/>
        </w:rPr>
        <w:t>S</w:t>
      </w:r>
      <w:r w:rsidR="00FA4BE6">
        <w:rPr>
          <w:i/>
          <w:iCs/>
          <w:lang w:val="en-GB"/>
        </w:rPr>
        <w:t>alicornia</w:t>
      </w:r>
      <w:r w:rsidR="00FA4BE6" w:rsidRPr="00F2052A">
        <w:rPr>
          <w:i/>
          <w:iCs/>
          <w:lang w:val="en-GB"/>
        </w:rPr>
        <w:t xml:space="preserve"> herbacea</w:t>
      </w:r>
      <w:r w:rsidR="00FA4BE6">
        <w:rPr>
          <w:lang w:val="en-GB"/>
        </w:rPr>
        <w:t xml:space="preserve"> L. extracts have been descri</w:t>
      </w:r>
      <w:r w:rsidR="00EA70CD">
        <w:rPr>
          <w:lang w:val="en-GB"/>
        </w:rPr>
        <w:t>b</w:t>
      </w:r>
      <w:r w:rsidR="00FA4BE6">
        <w:rPr>
          <w:lang w:val="en-GB"/>
        </w:rPr>
        <w:t xml:space="preserve">ed to exhibit anti-inflammatory activities. It was investigated </w:t>
      </w:r>
      <w:r w:rsidR="00EA70CD">
        <w:rPr>
          <w:lang w:val="en-GB"/>
        </w:rPr>
        <w:t xml:space="preserve">to measure </w:t>
      </w:r>
      <w:r w:rsidR="00FA4BE6">
        <w:rPr>
          <w:lang w:val="en-GB"/>
        </w:rPr>
        <w:t xml:space="preserve">the </w:t>
      </w:r>
      <w:r w:rsidR="006C6EF9">
        <w:rPr>
          <w:lang w:val="en-GB"/>
        </w:rPr>
        <w:t>suppression</w:t>
      </w:r>
      <w:r w:rsidR="00FA4BE6">
        <w:rPr>
          <w:lang w:val="en-GB"/>
        </w:rPr>
        <w:t xml:space="preserve"> of the inflammatory response in </w:t>
      </w:r>
      <w:r w:rsidR="00FA4BE6" w:rsidRPr="00F2052A">
        <w:rPr>
          <w:lang w:val="en-GB"/>
        </w:rPr>
        <w:t>lipopolysaccharide-</w:t>
      </w:r>
      <w:r w:rsidR="00FA4BE6">
        <w:rPr>
          <w:lang w:val="en-GB"/>
        </w:rPr>
        <w:t>induced</w:t>
      </w:r>
      <w:r w:rsidR="00FA4BE6" w:rsidRPr="00F2052A">
        <w:rPr>
          <w:lang w:val="en-GB"/>
        </w:rPr>
        <w:t xml:space="preserve"> RAW 264.7 macrophage cells</w:t>
      </w:r>
      <w:r w:rsidR="000A1017">
        <w:rPr>
          <w:lang w:val="en-GB"/>
        </w:rPr>
        <w:t xml:space="preserve"> </w:t>
      </w:r>
      <w:sdt>
        <w:sdtPr>
          <w:rPr>
            <w:lang w:val="en-GB"/>
          </w:rPr>
          <w:alias w:val="To edit, see citavi.com/edit"/>
          <w:tag w:val="CitaviPlaceholder#db109062-f729-49d6-b46f-d81bb3f06927"/>
          <w:id w:val="483510568"/>
          <w:placeholder>
            <w:docPart w:val="DefaultPlaceholder_-1854013440"/>
          </w:placeholder>
        </w:sdtPr>
        <w:sdtContent>
          <w:r w:rsidR="000A1017">
            <w:rPr>
              <w:lang w:val="en-GB"/>
            </w:rPr>
            <w:fldChar w:fldCharType="begin"/>
          </w:r>
          <w:r w:rsidR="00802DCF">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OTE3NjMxLTMwODYtNGJlYy05NWM2LWZiNGFkNjdiMGM5MiIsIlJhbmdlTGVuZ3RoIjoxNywiUmVmZXJlbmNlSWQiOiIwN2Q2OTMzMC1mOTA1LTQ5YmMtYjA1Zi0wODFiNWEzOTUxZ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OTYyNzIxOCIsIlVyaVN0cmluZyI6Imh0dHA6Ly93d3cubmNiaS5ubG0ubmloLmdvdi9wdWJtZWQvMTk2MjcyMT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hc3NlIiwiQ3JlYXRlZE9uIjoiMjAyMy0wNS0xM1QyMDowMTo0NCIsIk1vZGlmaWVkQnkiOiJfRmFzc2UiLCJJZCI6IjgyNzNjMDMyLTZiZjEtNDhjMy05YWUxLTBjYjEzZGUyY2FhNCIsIk1vZGlmaWVkT24iOiIyMDIzLTA1LTEzVDIwOjAxOjQ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4OS9qbWYuMjAwOC4xMDcyIiwiVXJpU3RyaW5nIjoiaHR0cHM6Ly9kb2kub3JnLzEwLjEwODkvam1mLjIwMDguMTA3M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}</w:instrText>
          </w:r>
          <w:r w:rsidR="000A1017">
            <w:rPr>
              <w:lang w:val="en-GB"/>
            </w:rPr>
            <w:fldChar w:fldCharType="separate"/>
          </w:r>
          <w:r w:rsidR="00802DCF">
            <w:rPr>
              <w:lang w:val="en-GB"/>
            </w:rPr>
            <w:t>(Kim et al., 2009; Giordano et al., 2021)</w:t>
          </w:r>
          <w:r w:rsidR="000A1017">
            <w:rPr>
              <w:lang w:val="en-GB"/>
            </w:rPr>
            <w:fldChar w:fldCharType="end"/>
          </w:r>
        </w:sdtContent>
      </w:sdt>
      <w:r w:rsidR="00FA4BE6">
        <w:rPr>
          <w:lang w:val="en-GB"/>
        </w:rPr>
        <w:t xml:space="preserve">. Therefore, it is likely that also </w:t>
      </w:r>
      <w:r w:rsidR="00FA4BE6" w:rsidRPr="00F2052A">
        <w:rPr>
          <w:i/>
          <w:iCs/>
          <w:lang w:val="en-GB"/>
        </w:rPr>
        <w:t>S</w:t>
      </w:r>
      <w:r w:rsidR="006554AA">
        <w:rPr>
          <w:i/>
          <w:iCs/>
          <w:lang w:val="en-GB"/>
        </w:rPr>
        <w:t>.</w:t>
      </w:r>
      <w:r w:rsidR="00FA4BE6" w:rsidRPr="00F2052A">
        <w:rPr>
          <w:i/>
          <w:iCs/>
          <w:lang w:val="en-GB"/>
        </w:rPr>
        <w:t xml:space="preserve"> europaea</w:t>
      </w:r>
      <w:r w:rsidR="00FA4BE6">
        <w:rPr>
          <w:lang w:val="en-GB"/>
        </w:rPr>
        <w:t xml:space="preserve"> included in food is health beneficial.</w:t>
      </w:r>
      <w:r w:rsidR="000A1017" w:rsidRPr="000A1017">
        <w:rPr>
          <w:lang w:val="en-GB"/>
        </w:rPr>
        <w:t xml:space="preserve"> </w:t>
      </w:r>
      <w:sdt>
        <w:sdtPr>
          <w:rPr>
            <w:lang w:val="en-GB"/>
          </w:rPr>
          <w:alias w:val="To edit, see citavi.com/edit"/>
          <w:tag w:val="CitaviPlaceholder#05315bff-fe90-40fe-94d7-d7363825f7be"/>
          <w:id w:val="664899692"/>
          <w:placeholder>
            <w:docPart w:val="C397435BA1A8490DB54C2C52BB456A2B"/>
          </w:placeholder>
        </w:sdtPr>
        <w:sdtContent>
          <w:r w:rsidR="000A1017">
            <w:rPr>
              <w:lang w:val="en-GB"/>
            </w:rPr>
            <w:fldChar w:fldCharType="begin"/>
          </w:r>
          <w:r w:rsidR="000A1017">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OWVkYWY5LWI2YzEtNDZlZi05NWFmLTI0ZTkyNTYzNWYwNiIsIlJhbmdlTGVuZ3RoIjoxNywiUmVmZXJlbmNlSWQiOiIwN2Q2OTMzMC1mOTA1LTQ5YmMtYjA1Zi0wODFiNWEzOTUxZ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g5L2ptZi4yMDA4LjEwNzIiLCJVcmlTdHJpbmciOiJodHRwczovL2RvaS5vcmcvMTAuMTA4OS9qbWYuMjAwOC4xMDc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YXNzZSIsIkNyZWF0ZWRPbiI6IjIwMjMtMDUtMTNUMjA6MDE6NDRaIiwiTW9kaWZpZWRCeSI6Il9GYXNzZSIsIklkIjoiNjU5ODgwM2MtZjc5ZS00ZGFlLWI2MDgtM2Y5MTE3OWQxNTgyIiwiTW9kaWZpZWRPbiI6IjIwMjMtMDUtMTNUMjA6MDE6NDRa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k2MjcyMTgiLCJVcmlTdHJpbmciOiJodHRwOi8vd3d3Lm5jYmkubmxtLm5paC5nb3YvcHVibWVkLzE5NjI3Mj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C4wMS4yMDIyIiwiRGF0ZTIiOiIxOC4wMS4yMDIyIiwiRG9pIjoiMTAuMzM5MC9hbnRpb3gxMTAyMDE4MCIsIkVkaXRvcnMiOltdLCJFdmFsdWF0aW9uQ29tcGxleGl0eSI6MCwiRXZhbHVhdGlvblNvdXJjZVRleHRGb3JtYXQiOjAsIkdyb3VwcyI6W10sIkhhc0xhYmVsMSI6ZmFsc2UsIkhhc0xhYmVsMiI6ZmFsc2UsIktleXdvcmRzIjpbXSwiTGFuZ3VhZ2UiOiJlbmciLCJMYW5ndWFnZUNvZGUiOiJlbiI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JQTUM4ODY4MTU3IiwiVXJpU3RyaW5nIjoiaHR0cHM6Ly93d3cubmNiaS5ubG0ubmloLmdvdi9wbWMvYXJ0aWNsZXMvUE1DODg2ODE1N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}</w:instrText>
          </w:r>
          <w:r w:rsidR="00000000">
            <w:rPr>
              <w:lang w:val="en-GB"/>
            </w:rPr>
            <w:fldChar w:fldCharType="separate"/>
          </w:r>
          <w:r w:rsidR="000A1017">
            <w:rPr>
              <w:lang w:val="en-GB"/>
            </w:rPr>
            <w:fldChar w:fldCharType="end"/>
          </w:r>
        </w:sdtContent>
      </w:sdt>
    </w:p>
    <w:p w14:paraId="21B9A280" w14:textId="372A499D" w:rsidR="007D0951" w:rsidRPr="006A0C36" w:rsidRDefault="00FA4BE6" w:rsidP="00270293">
      <w:pPr>
        <w:pStyle w:val="CETBodytext"/>
        <w:rPr>
          <w:lang w:val="en-GB"/>
        </w:rPr>
      </w:pPr>
      <w:r>
        <w:rPr>
          <w:lang w:val="en-GB"/>
        </w:rPr>
        <w:t>In the scope of this research</w:t>
      </w:r>
      <w:r w:rsidR="00C62E1D">
        <w:rPr>
          <w:lang w:val="en-GB"/>
        </w:rPr>
        <w:t>,</w:t>
      </w:r>
      <w:r w:rsidR="00847831">
        <w:rPr>
          <w:lang w:val="en-GB"/>
        </w:rPr>
        <w:t xml:space="preserve"> an in</w:t>
      </w:r>
      <w:r w:rsidR="004F6203">
        <w:rPr>
          <w:lang w:val="en-GB"/>
        </w:rPr>
        <w:t xml:space="preserve"> </w:t>
      </w:r>
      <w:r w:rsidR="00847831">
        <w:rPr>
          <w:lang w:val="en-GB"/>
        </w:rPr>
        <w:t xml:space="preserve">vitro albumin denaturation assay </w:t>
      </w:r>
      <w:r>
        <w:rPr>
          <w:lang w:val="en-GB"/>
        </w:rPr>
        <w:t xml:space="preserve">using egg albumin </w:t>
      </w:r>
      <w:r w:rsidR="00847831">
        <w:rPr>
          <w:lang w:val="en-GB"/>
        </w:rPr>
        <w:t xml:space="preserve">is performed with the </w:t>
      </w:r>
      <w:r w:rsidR="00F2052A">
        <w:rPr>
          <w:lang w:val="en-GB"/>
        </w:rPr>
        <w:t xml:space="preserve">formulated </w:t>
      </w:r>
      <w:r w:rsidR="00847831">
        <w:rPr>
          <w:lang w:val="en-GB"/>
        </w:rPr>
        <w:t>products</w:t>
      </w:r>
      <w:r w:rsidR="00F2052A">
        <w:rPr>
          <w:lang w:val="en-GB"/>
        </w:rPr>
        <w:t xml:space="preserve">, as described by </w:t>
      </w:r>
      <w:sdt>
        <w:sdtPr>
          <w:rPr>
            <w:lang w:val="en-GB"/>
          </w:rPr>
          <w:alias w:val="To edit, see citavi.com/edit"/>
          <w:tag w:val="CitaviPlaceholder#4e25995a-dd49-4a15-830c-585372eedb4b"/>
          <w:id w:val="1858843921"/>
          <w:placeholder>
            <w:docPart w:val="DefaultPlaceholder_-1854013440"/>
          </w:placeholder>
        </w:sdtPr>
        <w:sdtContent>
          <w:r w:rsidR="00F2052A">
            <w:rPr>
              <w:lang w:val="en-GB"/>
            </w:rPr>
            <w:fldChar w:fldCharType="begin"/>
          </w:r>
          <w:r w:rsidR="00F2052A">
            <w:rPr>
              <w:lang w:val="en-GB"/>
            </w:rPr>
            <w:instrText>ADDIN CitaviPlaceholder{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nNlbWFudGljc2Nob2xhci5vcmcvcGFwZXIvSW4tdml0cm8tQW50aS1pbmZsYW1tYXRvcnktYW5kLUFudGktYXJ0aHJpdGljLW9mLW9mLVJhaG1hbi1Fc3dhcmFpYWgvODJmZGRmMjVmNmMwMmU2NjI3YjllNmRhMTAyMzIyNGE4YjBkMjY2OCIsIlVyaVN0cmluZyI6Imh0dHBzOi8vd3d3LnNlbWFudGljc2Nob2xhci5vcmcvcGFwZXIvSW4tdml0cm8tQW50aS1pbmZsYW1tYXRvcnktYW5kLUFudGktYXJ0aHJpdGljLW9mLW9mLVJhaG1hbi1Fc3dhcmFpYWgvODJmZGRmMjVmNmMwMmU2NjI3YjllNmRhMTAyMzIyNGE4YjBkMjY2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}</w:instrText>
          </w:r>
          <w:r w:rsidR="00F2052A">
            <w:rPr>
              <w:lang w:val="en-GB"/>
            </w:rPr>
            <w:fldChar w:fldCharType="separate"/>
          </w:r>
          <w:r w:rsidR="00F2052A">
            <w:rPr>
              <w:lang w:val="en-GB"/>
            </w:rPr>
            <w:t>Rahman et al.</w:t>
          </w:r>
          <w:r w:rsidR="00F2052A">
            <w:rPr>
              <w:lang w:val="en-GB"/>
            </w:rPr>
            <w:fldChar w:fldCharType="end"/>
          </w:r>
        </w:sdtContent>
      </w:sdt>
      <w:r w:rsidR="00F2052A">
        <w:rPr>
          <w:lang w:val="en-GB"/>
        </w:rPr>
        <w:t xml:space="preserve"> </w:t>
      </w:r>
      <w:sdt>
        <w:sdtPr>
          <w:rPr>
            <w:lang w:val="en-GB"/>
          </w:rPr>
          <w:alias w:val="To edit, see citavi.com/edit"/>
          <w:tag w:val="CitaviPlaceholder#180fa23c-4dcf-4102-8bae-02301d1a4f12"/>
          <w:id w:val="-1176419320"/>
          <w:placeholder>
            <w:docPart w:val="DefaultPlaceholder_-1854013440"/>
          </w:placeholder>
        </w:sdtPr>
        <w:sdtContent>
          <w:r w:rsidR="00F2052A">
            <w:rPr>
              <w:lang w:val="en-GB"/>
            </w:rPr>
            <w:fldChar w:fldCharType="begin"/>
          </w:r>
          <w:r w:rsidR="00F2052A">
            <w:rPr>
              <w:lang w:val="en-GB"/>
            </w:rPr>
            <w:instrText>ADDIN CitaviPlaceholder{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d3dy5zZW1hbnRpY3NjaG9sYXIub3JnL3BhcGVyL0luLXZpdHJvLUFudGktaW5mbGFtbWF0b3J5LWFuZC1BbnRpLWFydGhyaXRpYy1vZi1vZi1SYWhtYW4tRXN3YXJhaWFoLzgyZmRkZjI1ZjZjMDJlNjYyN2I5ZTZkYTEwMjMyMjRhOGIwZDI2NjgiLCJVcmlTdHJpbmciOiJodHRwczovL3d3dy5zZW1hbnRpY3NjaG9sYXIub3JnL3BhcGVyL0luLXZpdHJvLUFudGktaW5mbGFtbWF0b3J5LWFuZC1BbnRpLWFydGhyaXRpYy1vZi1vZi1SYWhtYW4tRXN3YXJhaWFoLzgyZmRkZjI1ZjZjMDJlNjYyN2I5ZTZkYTEwMjMyMjRhOGIwZDI2Nj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E1KSJ9XX0sIlRhZyI6IkNpdGF2aVBsYWNlaG9sZGVyIzE4MGZhMjNjLTRkY2YtNDEwMi04YmFlLTAyMzAxZDFhNGYxMiIsIlRleHQiOiIoMjAxNSkiLCJXQUlWZXJzaW9uIjoiNi4xNC4wLjAifQ==}</w:instrText>
          </w:r>
          <w:r w:rsidR="00F2052A">
            <w:rPr>
              <w:lang w:val="en-GB"/>
            </w:rPr>
            <w:fldChar w:fldCharType="separate"/>
          </w:r>
          <w:r w:rsidR="00F2052A">
            <w:rPr>
              <w:lang w:val="en-GB"/>
            </w:rPr>
            <w:t>(2015)</w:t>
          </w:r>
          <w:r w:rsidR="00F2052A">
            <w:rPr>
              <w:lang w:val="en-GB"/>
            </w:rPr>
            <w:fldChar w:fldCharType="end"/>
          </w:r>
        </w:sdtContent>
      </w:sdt>
      <w:r w:rsidR="00F2052A">
        <w:rPr>
          <w:lang w:val="en-GB"/>
        </w:rPr>
        <w:t>.</w:t>
      </w:r>
      <w:r w:rsidR="00D47522">
        <w:rPr>
          <w:lang w:val="en-GB"/>
        </w:rPr>
        <w:t xml:space="preserve"> This assay has been described to evaluate the anti-</w:t>
      </w:r>
      <w:r>
        <w:rPr>
          <w:lang w:val="en-GB"/>
        </w:rPr>
        <w:t>inflammatory</w:t>
      </w:r>
      <w:r w:rsidR="00D47522">
        <w:rPr>
          <w:lang w:val="en-GB"/>
        </w:rPr>
        <w:t xml:space="preserve"> activity of plant extracts against protein denaturation. In this study, the assay will be </w:t>
      </w:r>
      <w:r>
        <w:rPr>
          <w:lang w:val="en-GB"/>
        </w:rPr>
        <w:t>adapted</w:t>
      </w:r>
      <w:r w:rsidR="00D47522">
        <w:rPr>
          <w:lang w:val="en-GB"/>
        </w:rPr>
        <w:t xml:space="preserve"> to assess the properties of cream cheese samples.</w:t>
      </w:r>
    </w:p>
    <w:p w14:paraId="5741900F" w14:textId="40F57068" w:rsidR="00453E24" w:rsidRDefault="00F24F8A" w:rsidP="00453E24">
      <w:pPr>
        <w:pStyle w:val="CETHeading1"/>
      </w:pPr>
      <w:r>
        <w:t>Material and Methods</w:t>
      </w:r>
    </w:p>
    <w:p w14:paraId="09406386" w14:textId="01E5444A" w:rsidR="00453E24" w:rsidRDefault="00306CDF" w:rsidP="00453E24">
      <w:pPr>
        <w:pStyle w:val="CETBodytext"/>
      </w:pPr>
      <w:r>
        <w:t>On the one hand</w:t>
      </w:r>
      <w:r w:rsidR="00EA70CD">
        <w:t>,</w:t>
      </w:r>
      <w:r>
        <w:t xml:space="preserve"> the</w:t>
      </w:r>
      <w:r w:rsidR="0062542D">
        <w:t xml:space="preserve"> </w:t>
      </w:r>
      <w:r>
        <w:t xml:space="preserve">scope of this research </w:t>
      </w:r>
      <w:r w:rsidR="004F6203">
        <w:t>was</w:t>
      </w:r>
      <w:r>
        <w:t xml:space="preserve"> to </w:t>
      </w:r>
      <w:r w:rsidR="00EA70CD">
        <w:t xml:space="preserve">assess </w:t>
      </w:r>
      <w:r>
        <w:t xml:space="preserve">the </w:t>
      </w:r>
      <w:r w:rsidR="004F6203">
        <w:t>feasib</w:t>
      </w:r>
      <w:r w:rsidR="00EA70CD">
        <w:t>ility of</w:t>
      </w:r>
      <w:r w:rsidR="004F6203">
        <w:t xml:space="preserve"> </w:t>
      </w:r>
      <w:r>
        <w:t xml:space="preserve">cream cheese </w:t>
      </w:r>
      <w:r w:rsidR="004F6203">
        <w:t xml:space="preserve">formulation </w:t>
      </w:r>
      <w:r>
        <w:t xml:space="preserve">with different levels of </w:t>
      </w:r>
      <w:r w:rsidRPr="00306CDF">
        <w:rPr>
          <w:i/>
          <w:iCs/>
        </w:rPr>
        <w:t>S. europaea</w:t>
      </w:r>
      <w:r>
        <w:t xml:space="preserve"> and on the other hand to perform the laboratory anti-inflammatory analysis of the products.</w:t>
      </w:r>
    </w:p>
    <w:p w14:paraId="0636B784" w14:textId="010E31F2" w:rsidR="00453E24" w:rsidRDefault="001B20F8" w:rsidP="00453E24">
      <w:pPr>
        <w:pStyle w:val="CETheadingx"/>
      </w:pPr>
      <w:r>
        <w:t xml:space="preserve">Fresh </w:t>
      </w:r>
      <w:r w:rsidR="004F6203">
        <w:t>m</w:t>
      </w:r>
      <w:r>
        <w:t xml:space="preserve">aterial and </w:t>
      </w:r>
      <w:r w:rsidR="004F6203">
        <w:t>p</w:t>
      </w:r>
      <w:r>
        <w:t xml:space="preserve">reparation of </w:t>
      </w:r>
      <w:r w:rsidR="004F6203" w:rsidRPr="00D31A1D">
        <w:rPr>
          <w:i/>
          <w:iCs/>
        </w:rPr>
        <w:t>S. europaea</w:t>
      </w:r>
      <w:r w:rsidR="004F6203">
        <w:t xml:space="preserve"> b</w:t>
      </w:r>
      <w:r w:rsidR="00D31A1D">
        <w:t>iomass</w:t>
      </w:r>
    </w:p>
    <w:p w14:paraId="7C2B0064" w14:textId="21CE6E55" w:rsidR="00453E24" w:rsidRDefault="001B20F8" w:rsidP="00453E24">
      <w:pPr>
        <w:pStyle w:val="CETBodytext"/>
      </w:pPr>
      <w:r>
        <w:t>The fresh</w:t>
      </w:r>
      <w:r w:rsidR="004E47CF">
        <w:t xml:space="preserve">, food-grade </w:t>
      </w:r>
      <w:bookmarkStart w:id="1" w:name="_Hlk134965293"/>
      <w:r w:rsidRPr="00D31A1D">
        <w:rPr>
          <w:i/>
          <w:iCs/>
        </w:rPr>
        <w:t xml:space="preserve">S. </w:t>
      </w:r>
      <w:r w:rsidR="004E47CF" w:rsidRPr="00D31A1D">
        <w:rPr>
          <w:i/>
          <w:iCs/>
        </w:rPr>
        <w:t>europaea</w:t>
      </w:r>
      <w:r>
        <w:t xml:space="preserve"> </w:t>
      </w:r>
      <w:bookmarkEnd w:id="1"/>
      <w:r>
        <w:t xml:space="preserve">biomass was </w:t>
      </w:r>
      <w:r w:rsidR="0062542D">
        <w:t xml:space="preserve">produced in hydroponic systems and </w:t>
      </w:r>
      <w:r>
        <w:t xml:space="preserve">obtained from </w:t>
      </w:r>
      <w:r w:rsidR="004E47CF">
        <w:t>Alpha-Aqua in Denmark (DK)</w:t>
      </w:r>
      <w:r w:rsidR="00C536F3">
        <w:t>.</w:t>
      </w:r>
      <w:r w:rsidR="00D31A1D">
        <w:t xml:space="preserve"> Th</w:t>
      </w:r>
      <w:r w:rsidR="0062542D">
        <w:t>is</w:t>
      </w:r>
      <w:r w:rsidR="00D31A1D">
        <w:t xml:space="preserve"> fresh biomass was stored frozen until </w:t>
      </w:r>
      <w:r w:rsidR="00A36DF0">
        <w:t xml:space="preserve">the biomass was dried </w:t>
      </w:r>
      <w:r w:rsidR="00D31A1D" w:rsidRPr="006554AA">
        <w:t>at 50°C for 2</w:t>
      </w:r>
      <w:r w:rsidR="00F2052A" w:rsidRPr="006554AA">
        <w:t>0</w:t>
      </w:r>
      <w:r w:rsidR="00D31A1D" w:rsidRPr="006554AA">
        <w:t xml:space="preserve"> h</w:t>
      </w:r>
      <w:r w:rsidR="00F96E77">
        <w:t xml:space="preserve"> </w:t>
      </w:r>
      <w:r w:rsidR="006554AA">
        <w:t>in a convection dryer</w:t>
      </w:r>
      <w:r w:rsidR="00D31A1D">
        <w:t>.</w:t>
      </w:r>
      <w:r w:rsidR="0062542D">
        <w:t xml:space="preserve"> Afterward</w:t>
      </w:r>
      <w:r w:rsidR="00EA70CD">
        <w:t>,</w:t>
      </w:r>
      <w:r w:rsidR="0062542D">
        <w:t xml:space="preserve"> the </w:t>
      </w:r>
      <w:r w:rsidR="0062542D" w:rsidRPr="006554AA">
        <w:t xml:space="preserve">biomass </w:t>
      </w:r>
      <w:r w:rsidR="004F6203" w:rsidRPr="006554AA">
        <w:t xml:space="preserve">was </w:t>
      </w:r>
      <w:r w:rsidR="00EA70CD" w:rsidRPr="006554AA">
        <w:t>ground</w:t>
      </w:r>
      <w:r w:rsidR="006554AA">
        <w:t>. T</w:t>
      </w:r>
      <w:r w:rsidR="008E32F3">
        <w:t xml:space="preserve">he dry matter content </w:t>
      </w:r>
      <w:r w:rsidR="004F6203">
        <w:t>was</w:t>
      </w:r>
      <w:r w:rsidR="008E32F3">
        <w:t xml:space="preserve"> measured</w:t>
      </w:r>
      <w:r w:rsidR="00350408">
        <w:t xml:space="preserve"> in a </w:t>
      </w:r>
      <w:r w:rsidR="00F2052A" w:rsidRPr="00F2052A">
        <w:t>KERN Dab 100-3</w:t>
      </w:r>
      <w:r w:rsidR="00350408">
        <w:t>, in which 5 g of biomass were spread on the tray and heated to 120°C to evaporate the residual moisture. Measurement was performed in triplicate</w:t>
      </w:r>
    </w:p>
    <w:p w14:paraId="50B4CA9F" w14:textId="68A02379" w:rsidR="001B20F8" w:rsidRPr="00F2052A" w:rsidRDefault="001B20F8" w:rsidP="00453E24">
      <w:pPr>
        <w:pStyle w:val="CETheadingx"/>
      </w:pPr>
      <w:r w:rsidRPr="00F2052A">
        <w:t xml:space="preserve">Dairy </w:t>
      </w:r>
      <w:r w:rsidR="004F6203">
        <w:t>p</w:t>
      </w:r>
      <w:r w:rsidRPr="00F2052A">
        <w:t>roduct</w:t>
      </w:r>
      <w:r w:rsidR="00095D2F" w:rsidRPr="00F2052A">
        <w:t xml:space="preserve"> </w:t>
      </w:r>
      <w:r w:rsidR="004F6203">
        <w:t>f</w:t>
      </w:r>
      <w:r w:rsidR="00095D2F" w:rsidRPr="00F2052A">
        <w:t xml:space="preserve">ormulation </w:t>
      </w:r>
    </w:p>
    <w:p w14:paraId="7EC160FF" w14:textId="379B3A13" w:rsidR="008E32F3" w:rsidRDefault="000103D9" w:rsidP="001B20F8">
      <w:pPr>
        <w:pStyle w:val="CETBodytext"/>
      </w:pPr>
      <w:r>
        <w:t xml:space="preserve">The cream cheese used in the experiments was </w:t>
      </w:r>
      <w:r w:rsidR="009A3E75">
        <w:t xml:space="preserve">commercially available </w:t>
      </w:r>
      <w:r>
        <w:t xml:space="preserve">double cream cheese with the following macronutrient composition: 25 g/100g </w:t>
      </w:r>
      <w:r w:rsidR="006A0C36">
        <w:t>f</w:t>
      </w:r>
      <w:r>
        <w:t>ats, 3 g/100g carbohydrates</w:t>
      </w:r>
      <w:r w:rsidR="00EA70CD">
        <w:t>,</w:t>
      </w:r>
      <w:r>
        <w:t xml:space="preserve"> and 4.5 g/100g proteins. </w:t>
      </w:r>
      <w:r w:rsidR="00430F1D">
        <w:t>In a reactor</w:t>
      </w:r>
      <w:r w:rsidR="00EA70CD">
        <w:t>,</w:t>
      </w:r>
      <w:r w:rsidR="00430F1D">
        <w:t xml:space="preserve"> the </w:t>
      </w:r>
      <w:r w:rsidR="00EF33BB">
        <w:t>gr</w:t>
      </w:r>
      <w:r w:rsidR="00635309">
        <w:t>oun</w:t>
      </w:r>
      <w:r w:rsidR="00EF33BB">
        <w:t xml:space="preserve">d </w:t>
      </w:r>
      <w:r w:rsidR="00EF33BB" w:rsidRPr="00DD528F">
        <w:rPr>
          <w:i/>
          <w:iCs/>
        </w:rPr>
        <w:t>S</w:t>
      </w:r>
      <w:r w:rsidR="00EF33BB" w:rsidRPr="00115A1F">
        <w:rPr>
          <w:i/>
          <w:iCs/>
        </w:rPr>
        <w:t>.</w:t>
      </w:r>
      <w:r w:rsidR="004F6203" w:rsidRPr="00115A1F">
        <w:rPr>
          <w:i/>
          <w:iCs/>
        </w:rPr>
        <w:t> </w:t>
      </w:r>
      <w:r w:rsidR="00EF33BB" w:rsidRPr="00115A1F">
        <w:rPr>
          <w:i/>
          <w:iCs/>
        </w:rPr>
        <w:t>europaea</w:t>
      </w:r>
      <w:r w:rsidR="00EF33BB" w:rsidRPr="00115A1F">
        <w:t xml:space="preserve"> </w:t>
      </w:r>
      <w:r w:rsidR="004F6203" w:rsidRPr="00115A1F">
        <w:t>was</w:t>
      </w:r>
      <w:r w:rsidR="00EF33BB" w:rsidRPr="00115A1F">
        <w:t xml:space="preserve"> mixed into </w:t>
      </w:r>
      <w:r w:rsidR="00430F1D" w:rsidRPr="00115A1F">
        <w:t xml:space="preserve">cream cheese </w:t>
      </w:r>
      <w:r w:rsidR="00EF33BB" w:rsidRPr="00115A1F">
        <w:t>in concentrations of 0.5</w:t>
      </w:r>
      <w:r w:rsidRPr="00115A1F">
        <w:t> </w:t>
      </w:r>
      <w:r w:rsidR="00EF33BB" w:rsidRPr="00115A1F">
        <w:t>%, 1</w:t>
      </w:r>
      <w:r w:rsidR="00A41E1A">
        <w:t>.0</w:t>
      </w:r>
      <w:r w:rsidRPr="00115A1F">
        <w:t> </w:t>
      </w:r>
      <w:r w:rsidR="00EF33BB" w:rsidRPr="00115A1F">
        <w:t xml:space="preserve">%, </w:t>
      </w:r>
      <w:r w:rsidR="00635309" w:rsidRPr="00115A1F">
        <w:t xml:space="preserve">and </w:t>
      </w:r>
      <w:r w:rsidR="00EF33BB" w:rsidRPr="00115A1F">
        <w:t>1.5</w:t>
      </w:r>
      <w:r w:rsidRPr="00115A1F">
        <w:t> </w:t>
      </w:r>
      <w:r w:rsidR="00EF33BB" w:rsidRPr="00115A1F">
        <w:t xml:space="preserve">%. Thereafter the mixture </w:t>
      </w:r>
      <w:r w:rsidR="00AC2F60" w:rsidRPr="00115A1F">
        <w:t>was</w:t>
      </w:r>
      <w:r w:rsidR="00EF33BB" w:rsidRPr="00115A1F">
        <w:t xml:space="preserve"> heated to 70°C and</w:t>
      </w:r>
      <w:r w:rsidR="00EF33BB">
        <w:t xml:space="preserve"> kept at the temperature for 30 s</w:t>
      </w:r>
      <w:r w:rsidR="00AC2F60" w:rsidRPr="00AC2F60">
        <w:t xml:space="preserve"> </w:t>
      </w:r>
      <w:r w:rsidR="00AC2F60">
        <w:t xml:space="preserve">(see </w:t>
      </w:r>
      <w:r w:rsidR="00AC2F60">
        <w:fldChar w:fldCharType="begin"/>
      </w:r>
      <w:r w:rsidR="00AC2F60">
        <w:instrText xml:space="preserve"> REF  _Ref134905132 \* Lower \h </w:instrText>
      </w:r>
      <w:r w:rsidR="00AC2F60">
        <w:fldChar w:fldCharType="separate"/>
      </w:r>
      <w:r w:rsidR="00AC2F60">
        <w:t xml:space="preserve">figure </w:t>
      </w:r>
      <w:r w:rsidR="00AC2F60">
        <w:rPr>
          <w:noProof/>
        </w:rPr>
        <w:t>1</w:t>
      </w:r>
      <w:r w:rsidR="00AC2F60">
        <w:fldChar w:fldCharType="end"/>
      </w:r>
      <w:r w:rsidR="00AC2F60">
        <w:t>)</w:t>
      </w:r>
      <w:r w:rsidR="00EF33BB">
        <w:t>, as this is a standard procedure for the heat</w:t>
      </w:r>
      <w:r w:rsidR="00EA70CD">
        <w:t xml:space="preserve"> </w:t>
      </w:r>
      <w:r w:rsidR="00EF33BB">
        <w:t>treatment of dairy products in the industry.</w:t>
      </w:r>
      <w:r w:rsidR="00115A1F">
        <w:t xml:space="preserve"> </w:t>
      </w:r>
      <w:r w:rsidR="00115A1F" w:rsidRPr="006554AA">
        <w:t xml:space="preserve">This heat treatment was performed to eliminate the potential contamination through the </w:t>
      </w:r>
      <w:r w:rsidR="00115A1F" w:rsidRPr="006554AA">
        <w:rPr>
          <w:i/>
          <w:iCs/>
        </w:rPr>
        <w:t>S. europaea</w:t>
      </w:r>
      <w:r w:rsidR="00115A1F" w:rsidRPr="006554AA">
        <w:t xml:space="preserve"> biomass, as majority of the bioactive compounds are phenolics the bioacti</w:t>
      </w:r>
      <w:r w:rsidR="00115A1F" w:rsidRPr="00E85DFE">
        <w:t>vity is presumably not impacted</w:t>
      </w:r>
      <w:r w:rsidR="00E85DFE" w:rsidRPr="00E85DFE">
        <w:t xml:space="preserve"> </w:t>
      </w:r>
      <w:sdt>
        <w:sdtPr>
          <w:alias w:val="To edit, see citavi.com/edit"/>
          <w:tag w:val="CitaviPlaceholder#2b8879bd-ea65-4343-8ba6-4e9ed64d708a"/>
          <w:id w:val="-2132552767"/>
          <w:placeholder>
            <w:docPart w:val="DefaultPlaceholder_-1854013440"/>
          </w:placeholder>
        </w:sdtPr>
        <w:sdtContent>
          <w:r w:rsidR="00E85DFE" w:rsidRPr="00E85DFE">
            <w:fldChar w:fldCharType="begin"/>
          </w:r>
          <w:r w:rsidR="00E85DFE" w:rsidRPr="00E85D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N2ZiNTNiLTI3MDgtNDlhZC04Y2NmLWU4NzhlMWFiODU1ZiIsIlJhbmdlTGVuZ3RoIjoyOCwiUmVmZXJlbmNlSWQiOiIyMzA0M2I0NS0wOWUxLTRjNjUtYjRiYS0yNTU1ZjY0MzY0ZG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Dg4ODUwNiIsIlVyaVN0cmluZyI6Imh0dHA6Ly93d3cubmNiaS5ubG0ubmloLmdvdi9wdWJtZWQvMTA4ODg1MD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mFzc2UiLCJDcmVhdGVkT24iOiIyMDIzLTA2LTI5VDExOjQxOjEyWiIsIk1vZGlmaWVkQnkiOiJfRmFzc2UiLCJJZCI6IjhhNWJlZWRkLWZlNDUtNDkzMi1hN2I5LThjYTY5MGIwZTgxOCIsIk1vZGlmaWVkT24iOiIyMDIzLTA2LTI5VDExOjQxOjEyWi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jEvamY5OTA0ODlqIiwiVXJpU3RyaW5nIjoiaHR0cHM6Ly9kb2kub3JnLzEwLjEwMjEvamY5OTA0ODlq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}</w:instrText>
          </w:r>
          <w:r w:rsidR="00E85DFE" w:rsidRPr="00E85DFE">
            <w:fldChar w:fldCharType="separate"/>
          </w:r>
          <w:r w:rsidR="00E85DFE" w:rsidRPr="00E85DFE">
            <w:t>(Friedman and Jürgens, 2000)</w:t>
          </w:r>
          <w:r w:rsidR="00E85DFE" w:rsidRPr="00E85DFE">
            <w:fldChar w:fldCharType="end"/>
          </w:r>
        </w:sdtContent>
      </w:sdt>
      <w:r w:rsidR="00115A1F" w:rsidRPr="00E85DFE">
        <w:t>.</w:t>
      </w:r>
      <w:r w:rsidR="00EF33BB" w:rsidRPr="00E85DFE">
        <w:t xml:space="preserve"> </w:t>
      </w:r>
      <w:r w:rsidR="00F2052A" w:rsidRPr="00E85DFE">
        <w:t>A further measurement</w:t>
      </w:r>
      <w:r w:rsidR="008E32F3" w:rsidRPr="00E85DFE">
        <w:t xml:space="preserve"> performed </w:t>
      </w:r>
      <w:r w:rsidR="00AC2F60" w:rsidRPr="00E85DFE">
        <w:t>was</w:t>
      </w:r>
      <w:r w:rsidR="008E32F3" w:rsidRPr="00E85DFE">
        <w:t xml:space="preserve"> the detection of the pH</w:t>
      </w:r>
      <w:r w:rsidR="00EA70CD" w:rsidRPr="00E85DFE">
        <w:t xml:space="preserve"> </w:t>
      </w:r>
      <w:r w:rsidR="008E32F3" w:rsidRPr="00E85DFE">
        <w:t xml:space="preserve">value </w:t>
      </w:r>
      <w:r w:rsidR="00F2052A" w:rsidRPr="00E85DFE">
        <w:t xml:space="preserve">over time </w:t>
      </w:r>
      <w:r w:rsidR="008E32F3" w:rsidRPr="00E85DFE">
        <w:t>(</w:t>
      </w:r>
      <w:r w:rsidR="00E85DFE" w:rsidRPr="00E85DFE">
        <w:t>after preparation</w:t>
      </w:r>
      <w:r w:rsidR="00F2052A" w:rsidRPr="00E85DFE">
        <w:t>, after 5 days</w:t>
      </w:r>
      <w:r w:rsidR="00EA70CD" w:rsidRPr="00E85DFE">
        <w:t>,</w:t>
      </w:r>
      <w:r w:rsidR="00F2052A" w:rsidRPr="00E85DFE">
        <w:t xml:space="preserve"> and after 8 days</w:t>
      </w:r>
      <w:r w:rsidR="008E32F3" w:rsidRPr="00E85DFE">
        <w:t>)</w:t>
      </w:r>
      <w:r w:rsidR="00BE50C4" w:rsidRPr="00E85DFE">
        <w:t xml:space="preserve"> and was measured in triplicate</w:t>
      </w:r>
      <w:r w:rsidR="00F2052A" w:rsidRPr="00E85DFE">
        <w:t xml:space="preserve">. </w:t>
      </w:r>
      <w:r w:rsidR="008F7F47">
        <w:t>Additionally,</w:t>
      </w:r>
      <w:r w:rsidR="00E85DFE">
        <w:t xml:space="preserve"> t</w:t>
      </w:r>
      <w:r w:rsidR="00F2052A" w:rsidRPr="00E85DFE">
        <w:t>he</w:t>
      </w:r>
      <w:r w:rsidR="00F2052A">
        <w:t xml:space="preserve"> </w:t>
      </w:r>
      <w:r w:rsidR="008E32F3">
        <w:t xml:space="preserve">water activity </w:t>
      </w:r>
      <w:r w:rsidR="00350408">
        <w:t xml:space="preserve">was measured in the </w:t>
      </w:r>
      <w:r w:rsidR="00F2052A" w:rsidRPr="00F2052A">
        <w:t>Novasina LabMaster</w:t>
      </w:r>
      <w:r w:rsidR="00A41E1A">
        <w:t>-</w:t>
      </w:r>
      <w:r w:rsidR="00F2052A" w:rsidRPr="00F2052A">
        <w:t>aw</w:t>
      </w:r>
      <w:r w:rsidR="00350408">
        <w:t>, where the sample is heated to 25°C</w:t>
      </w:r>
      <w:r w:rsidR="00C7685F">
        <w:t>.</w:t>
      </w:r>
      <w:r w:rsidR="00350408">
        <w:t xml:space="preserve"> </w:t>
      </w:r>
      <w:r w:rsidR="00C7685F">
        <w:t>Also,</w:t>
      </w:r>
      <w:r w:rsidR="00F2052A">
        <w:t xml:space="preserve"> the</w:t>
      </w:r>
      <w:r w:rsidR="008E32F3">
        <w:t xml:space="preserve"> dry matter </w:t>
      </w:r>
      <w:r w:rsidR="00F2052A">
        <w:t xml:space="preserve">content </w:t>
      </w:r>
      <w:r w:rsidR="00C7685F">
        <w:t>was</w:t>
      </w:r>
      <w:r w:rsidR="00F2052A">
        <w:t xml:space="preserve"> measured</w:t>
      </w:r>
      <w:r w:rsidR="00C7685F">
        <w:t xml:space="preserve"> as described above</w:t>
      </w:r>
      <w:r w:rsidR="008E32F3">
        <w:t>.</w:t>
      </w:r>
    </w:p>
    <w:p w14:paraId="5D1F0A1D" w14:textId="77777777" w:rsidR="009F12D1" w:rsidRDefault="009F12D1" w:rsidP="001B20F8">
      <w:pPr>
        <w:pStyle w:val="CETBodytext"/>
      </w:pPr>
    </w:p>
    <w:p w14:paraId="527B142C" w14:textId="58DD6F1F" w:rsidR="00F2052A" w:rsidRDefault="009F12D1" w:rsidP="009F12D1">
      <w:pPr>
        <w:pStyle w:val="CETBodytext"/>
        <w:keepNext/>
      </w:pPr>
      <w:r w:rsidRPr="009F12D1">
        <w:rPr>
          <w:noProof/>
        </w:rPr>
        <w:drawing>
          <wp:inline distT="0" distB="0" distL="0" distR="0" wp14:anchorId="040553AF" wp14:editId="77090D91">
            <wp:extent cx="5579745" cy="1364615"/>
            <wp:effectExtent l="0" t="0" r="1905" b="6985"/>
            <wp:docPr id="33581758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817586" name=""/>
                    <pic:cNvPicPr/>
                  </pic:nvPicPr>
                  <pic:blipFill>
                    <a:blip r:embed="rId10"/>
                    <a:stretch>
                      <a:fillRect/>
                    </a:stretch>
                  </pic:blipFill>
                  <pic:spPr>
                    <a:xfrm>
                      <a:off x="0" y="0"/>
                      <a:ext cx="5579745" cy="1364615"/>
                    </a:xfrm>
                    <a:prstGeom prst="rect">
                      <a:avLst/>
                    </a:prstGeom>
                  </pic:spPr>
                </pic:pic>
              </a:graphicData>
            </a:graphic>
          </wp:inline>
        </w:drawing>
      </w:r>
      <w:bookmarkStart w:id="2" w:name="_Ref134905132"/>
      <w:r w:rsidR="00F2052A" w:rsidRPr="002C7163">
        <w:rPr>
          <w:rStyle w:val="CETCaptionCarattere"/>
        </w:rPr>
        <w:t xml:space="preserve">Figure </w:t>
      </w:r>
      <w:r w:rsidR="00F2052A" w:rsidRPr="002C7163">
        <w:rPr>
          <w:rStyle w:val="CETCaptionCarattere"/>
        </w:rPr>
        <w:fldChar w:fldCharType="begin"/>
      </w:r>
      <w:r w:rsidR="00F2052A" w:rsidRPr="002C7163">
        <w:rPr>
          <w:rStyle w:val="CETCaptionCarattere"/>
        </w:rPr>
        <w:instrText xml:space="preserve"> SEQ Figure \* ARABIC </w:instrText>
      </w:r>
      <w:r w:rsidR="00F2052A" w:rsidRPr="002C7163">
        <w:rPr>
          <w:rStyle w:val="CETCaptionCarattere"/>
        </w:rPr>
        <w:fldChar w:fldCharType="separate"/>
      </w:r>
      <w:r w:rsidR="00FA4BE6" w:rsidRPr="002C7163">
        <w:rPr>
          <w:rStyle w:val="CETCaptionCarattere"/>
        </w:rPr>
        <w:t>1</w:t>
      </w:r>
      <w:r w:rsidR="00F2052A" w:rsidRPr="002C7163">
        <w:rPr>
          <w:rStyle w:val="CETCaptionCarattere"/>
        </w:rPr>
        <w:fldChar w:fldCharType="end"/>
      </w:r>
      <w:bookmarkEnd w:id="2"/>
      <w:r w:rsidR="00F2052A" w:rsidRPr="002C7163">
        <w:rPr>
          <w:rStyle w:val="CETCaptionCarattere"/>
        </w:rPr>
        <w:t xml:space="preserve">: Product formulation of cream cheese with </w:t>
      </w:r>
      <w:r w:rsidR="00EA70CD" w:rsidRPr="002C7163">
        <w:rPr>
          <w:rStyle w:val="CETCaptionCarattere"/>
        </w:rPr>
        <w:t xml:space="preserve">the </w:t>
      </w:r>
      <w:r w:rsidR="00F2052A" w:rsidRPr="002C7163">
        <w:rPr>
          <w:rStyle w:val="CETCaptionCarattere"/>
        </w:rPr>
        <w:t>addition of dried</w:t>
      </w:r>
      <w:r w:rsidR="00F96E77" w:rsidRPr="002C7163">
        <w:rPr>
          <w:rStyle w:val="CETCaptionCarattere"/>
        </w:rPr>
        <w:t xml:space="preserve"> and ground green</w:t>
      </w:r>
      <w:r w:rsidR="00F2052A" w:rsidRPr="002C7163">
        <w:rPr>
          <w:rStyle w:val="CETCaptionCarattere"/>
        </w:rPr>
        <w:t xml:space="preserve"> S. europaea biomass.</w:t>
      </w:r>
      <w:r w:rsidR="00101F8F">
        <w:rPr>
          <w:rStyle w:val="CETCaptionCarattere"/>
        </w:rPr>
        <w:t xml:space="preserve"> Heat treatment was performed by heating the cream cheese to 70°C for 30 s.</w:t>
      </w:r>
      <w:r w:rsidR="00F2052A">
        <w:t xml:space="preserve"> </w:t>
      </w:r>
    </w:p>
    <w:p w14:paraId="282E62D4" w14:textId="7D30EBF1" w:rsidR="00CB3AA1" w:rsidRDefault="00CB3AA1" w:rsidP="00CB3AA1">
      <w:pPr>
        <w:pStyle w:val="CETheadingx"/>
      </w:pPr>
      <w:r>
        <w:t>Chemicals</w:t>
      </w:r>
      <w:r w:rsidR="008E32F3">
        <w:t xml:space="preserve"> and reference drug</w:t>
      </w:r>
      <w:r w:rsidR="00A36DF0">
        <w:t xml:space="preserve"> </w:t>
      </w:r>
    </w:p>
    <w:p w14:paraId="0C18C32C" w14:textId="5BC44CB1" w:rsidR="00CB3AA1" w:rsidRPr="00180FC7" w:rsidRDefault="00CB3AA1" w:rsidP="00180FC7">
      <w:pPr>
        <w:pStyle w:val="CETBodytext"/>
      </w:pPr>
      <w:r>
        <w:t xml:space="preserve">The following chemicals </w:t>
      </w:r>
      <w:r w:rsidR="00AC2F60">
        <w:t>were</w:t>
      </w:r>
      <w:r>
        <w:t xml:space="preserve"> used in the analysis: Phosphate buffered saline (PBS</w:t>
      </w:r>
      <w:r w:rsidR="00180FC7">
        <w:t>, pH</w:t>
      </w:r>
      <w:r w:rsidR="00F2052A">
        <w:t xml:space="preserve"> </w:t>
      </w:r>
      <w:r w:rsidR="00180FC7">
        <w:t>6.7</w:t>
      </w:r>
      <w:r>
        <w:t>) consisting of</w:t>
      </w:r>
      <w:r w:rsidR="00180FC7">
        <w:t xml:space="preserve"> 1.79 g di-</w:t>
      </w:r>
      <w:r w:rsidR="00D5296B">
        <w:t>s</w:t>
      </w:r>
      <w:r w:rsidR="00180FC7">
        <w:t xml:space="preserve">odium hydrogen phosphate (ROTH, Karlsruhe, Germany), </w:t>
      </w:r>
      <w:r w:rsidR="00180FC7" w:rsidRPr="00180FC7">
        <w:t xml:space="preserve">1.36 g </w:t>
      </w:r>
      <w:r w:rsidR="00D5296B">
        <w:t>p</w:t>
      </w:r>
      <w:r w:rsidR="00180FC7" w:rsidRPr="00180FC7">
        <w:t>otassium dihydrogen phosphate</w:t>
      </w:r>
      <w:r w:rsidR="00180FC7">
        <w:t xml:space="preserve"> (ROTH, Karlsruhe, Germany) and </w:t>
      </w:r>
      <w:r w:rsidR="00180FC7" w:rsidRPr="00180FC7">
        <w:t xml:space="preserve">7.02 g </w:t>
      </w:r>
      <w:r w:rsidR="00D5296B">
        <w:t>s</w:t>
      </w:r>
      <w:r w:rsidR="00180FC7" w:rsidRPr="00180FC7">
        <w:t>odium chloride</w:t>
      </w:r>
      <w:r w:rsidR="00180FC7">
        <w:t xml:space="preserve"> (ROTH, Karlsruhe, Germany) in 1</w:t>
      </w:r>
      <w:r w:rsidR="00F2052A">
        <w:t>,</w:t>
      </w:r>
      <w:r w:rsidR="00180FC7">
        <w:t xml:space="preserve">000 mL of distilled water. The commonly used </w:t>
      </w:r>
      <w:r w:rsidR="006C6EF9">
        <w:t xml:space="preserve">steroid </w:t>
      </w:r>
      <w:r w:rsidR="00180FC7">
        <w:t>anti-inflammatory drug hydrocortisone (Soventol</w:t>
      </w:r>
      <w:r w:rsidR="008E32F3" w:rsidRPr="008E32F3">
        <w:rPr>
          <w:rFonts w:cs="Arial"/>
          <w:vertAlign w:val="superscript"/>
        </w:rPr>
        <w:t>®</w:t>
      </w:r>
      <w:r w:rsidR="00180FC7">
        <w:t xml:space="preserve">, </w:t>
      </w:r>
      <w:r w:rsidR="008E32F3">
        <w:t>Iserlohn</w:t>
      </w:r>
      <w:r w:rsidR="00180FC7">
        <w:t xml:space="preserve">, Germany) </w:t>
      </w:r>
      <w:r w:rsidR="00AC2F60">
        <w:t>was</w:t>
      </w:r>
      <w:r w:rsidR="00180FC7">
        <w:t xml:space="preserve"> </w:t>
      </w:r>
      <w:r w:rsidR="00AC2F60">
        <w:t>chosen</w:t>
      </w:r>
      <w:r w:rsidR="00180FC7">
        <w:t xml:space="preserve"> as </w:t>
      </w:r>
      <w:r w:rsidR="00EA70CD">
        <w:t xml:space="preserve">a </w:t>
      </w:r>
      <w:r w:rsidR="00180FC7">
        <w:t>reference</w:t>
      </w:r>
      <w:r w:rsidR="00A36DF0">
        <w:t xml:space="preserve"> (positive control) to quantify the anti-inflammatory properties</w:t>
      </w:r>
      <w:r w:rsidR="00180FC7">
        <w:t>.</w:t>
      </w:r>
      <w:r w:rsidR="00C7685F" w:rsidRPr="00C7685F">
        <w:t xml:space="preserve"> </w:t>
      </w:r>
      <w:r w:rsidR="00C7685F">
        <w:t>The hydrocortisone was diluted with distilled water to yield solutions with 1,000 </w:t>
      </w:r>
      <w:r w:rsidR="00C7685F">
        <w:rPr>
          <w:rFonts w:cs="Arial"/>
        </w:rPr>
        <w:t>µ</w:t>
      </w:r>
      <w:r w:rsidR="00C7685F">
        <w:t>g/mL, 100 </w:t>
      </w:r>
      <w:r w:rsidR="00C7685F">
        <w:rPr>
          <w:rFonts w:cs="Arial"/>
        </w:rPr>
        <w:t>µ</w:t>
      </w:r>
      <w:r w:rsidR="00C7685F">
        <w:t>g/mL, 10 </w:t>
      </w:r>
      <w:r w:rsidR="00C7685F">
        <w:rPr>
          <w:rFonts w:cs="Arial"/>
        </w:rPr>
        <w:t>µ</w:t>
      </w:r>
      <w:r w:rsidR="00C7685F">
        <w:t>g/mL, and 1 </w:t>
      </w:r>
      <w:r w:rsidR="00C7685F">
        <w:rPr>
          <w:rFonts w:cs="Arial"/>
        </w:rPr>
        <w:t>µ</w:t>
      </w:r>
      <w:r w:rsidR="00C7685F">
        <w:t>g/mL of active ingredient.</w:t>
      </w:r>
    </w:p>
    <w:p w14:paraId="18BAFA6F" w14:textId="66C22F25" w:rsidR="00453E24" w:rsidRPr="00B57B36" w:rsidRDefault="00447222" w:rsidP="00453E24">
      <w:pPr>
        <w:pStyle w:val="CETheadingx"/>
      </w:pPr>
      <w:r>
        <w:lastRenderedPageBreak/>
        <w:t>In</w:t>
      </w:r>
      <w:r w:rsidR="004F6203">
        <w:t xml:space="preserve"> </w:t>
      </w:r>
      <w:r>
        <w:t>vitro</w:t>
      </w:r>
      <w:r w:rsidR="001B20F8">
        <w:t xml:space="preserve"> </w:t>
      </w:r>
      <w:r w:rsidR="004F6203">
        <w:t>a</w:t>
      </w:r>
      <w:r w:rsidR="00C3759B">
        <w:t>nti-inflammatory activity</w:t>
      </w:r>
    </w:p>
    <w:p w14:paraId="28FA5028" w14:textId="3E7DD7CC" w:rsidR="00306CDA" w:rsidRDefault="00EF33BB" w:rsidP="00453E24">
      <w:pPr>
        <w:pStyle w:val="CETBodytext"/>
      </w:pPr>
      <w:r>
        <w:t xml:space="preserve">Several methods have been described to </w:t>
      </w:r>
      <w:r w:rsidR="00CB3AA1">
        <w:t>estimate</w:t>
      </w:r>
      <w:r>
        <w:t xml:space="preserve"> the anti-inflammatory activity by in</w:t>
      </w:r>
      <w:r w:rsidR="004F6203">
        <w:t xml:space="preserve"> </w:t>
      </w:r>
      <w:r>
        <w:t xml:space="preserve">vitro measurements. </w:t>
      </w:r>
      <w:r w:rsidR="00C3759B" w:rsidRPr="00C3759B">
        <w:t>Th</w:t>
      </w:r>
      <w:r w:rsidR="00EA70CD">
        <w:t>is</w:t>
      </w:r>
      <w:r w:rsidR="00AC2F60">
        <w:t xml:space="preserve"> described</w:t>
      </w:r>
      <w:r w:rsidR="00C3759B" w:rsidRPr="00C3759B">
        <w:t xml:space="preserve"> method is used for in vitro determination of the anti-inflammatory activity of </w:t>
      </w:r>
      <w:r w:rsidR="00C3759B" w:rsidRPr="00270293">
        <w:rPr>
          <w:i/>
          <w:iCs/>
        </w:rPr>
        <w:t>S</w:t>
      </w:r>
      <w:r w:rsidR="00AD0235">
        <w:rPr>
          <w:i/>
          <w:iCs/>
        </w:rPr>
        <w:t>.</w:t>
      </w:r>
      <w:r w:rsidR="00C3759B" w:rsidRPr="00270293">
        <w:rPr>
          <w:i/>
          <w:iCs/>
        </w:rPr>
        <w:t xml:space="preserve"> europaea</w:t>
      </w:r>
      <w:r w:rsidR="00C3759B" w:rsidRPr="00C3759B">
        <w:t xml:space="preserve"> infused cream cheese products using the albumin denaturation method</w:t>
      </w:r>
      <w:r w:rsidR="00AC2F60">
        <w:t xml:space="preserve"> based on </w:t>
      </w:r>
      <w:sdt>
        <w:sdtPr>
          <w:alias w:val="To edit, see citavi.com/edit"/>
          <w:tag w:val="CitaviPlaceholder#e52d03ec-36c7-4479-b048-c97f7551be4b"/>
          <w:id w:val="551971697"/>
          <w:placeholder>
            <w:docPart w:val="DefaultPlaceholder_-1854013440"/>
          </w:placeholder>
        </w:sdtPr>
        <w:sdtContent>
          <w:r w:rsidR="00AC2F60">
            <w:fldChar w:fldCharType="begin"/>
          </w:r>
          <w:r w:rsidR="00AC2F60">
            <w:instrText>ADDIN CitaviPlaceholder{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nNlbWFudGljc2Nob2xhci5vcmcvcGFwZXIvSW4tdml0cm8tQW50aS1pbmZsYW1tYXRvcnktYW5kLUFudGktYXJ0aHJpdGljLW9mLW9mLVJhaG1hbi1Fc3dhcmFpYWgvODJmZGRmMjVmNmMwMmU2NjI3YjllNmRhMTAyMzIyNGE4YjBkMjY2OCIsIlVyaVN0cmluZyI6Imh0dHBzOi8vd3d3LnNlbWFudGljc2Nob2xhci5vcmcvcGFwZXIvSW4tdml0cm8tQW50aS1pbmZsYW1tYXRvcnktYW5kLUFudGktYXJ0aHJpdGljLW9mLW9mLVJhaG1hbi1Fc3dhcmFpYWgvODJmZGRmMjVmNmMwMmU2NjI3YjllNmRhMTAyMzIyNGE4YjBkMjY2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}</w:instrText>
          </w:r>
          <w:r w:rsidR="00AC2F60">
            <w:fldChar w:fldCharType="separate"/>
          </w:r>
          <w:r w:rsidR="00AC2F60">
            <w:t>Rahman et al.</w:t>
          </w:r>
          <w:r w:rsidR="00AC2F60">
            <w:fldChar w:fldCharType="end"/>
          </w:r>
        </w:sdtContent>
      </w:sdt>
      <w:r w:rsidR="00AC2F60">
        <w:t xml:space="preserve"> </w:t>
      </w:r>
      <w:sdt>
        <w:sdtPr>
          <w:alias w:val="To edit, see citavi.com/edit"/>
          <w:tag w:val="CitaviPlaceholder#b2373c18-90e9-499e-b4dc-2c33190aa462"/>
          <w:id w:val="-1042438152"/>
          <w:placeholder>
            <w:docPart w:val="DefaultPlaceholder_-1854013440"/>
          </w:placeholder>
        </w:sdtPr>
        <w:sdtContent>
          <w:r w:rsidR="00AC2F60">
            <w:fldChar w:fldCharType="begin"/>
          </w:r>
          <w:r w:rsidR="00AC2F60">
            <w:instrText>ADDIN CitaviPlaceholder{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d3dy5zZW1hbnRpY3NjaG9sYXIub3JnL3BhcGVyL0luLXZpdHJvLUFudGktaW5mbGFtbWF0b3J5LWFuZC1BbnRpLWFydGhyaXRpYy1vZi1vZi1SYWhtYW4tRXN3YXJhaWFoLzgyZmRkZjI1ZjZjMDJlNjYyN2I5ZTZkYTEwMjMyMjRhOGIwZDI2NjgiLCJVcmlTdHJpbmciOiJodHRwczovL3d3dy5zZW1hbnRpY3NjaG9sYXIub3JnL3BhcGVyL0luLXZpdHJvLUFudGktaW5mbGFtbWF0b3J5LWFuZC1BbnRpLWFydGhyaXRpYy1vZi1vZi1SYWhtYW4tRXN3YXJhaWFoLzgyZmRkZjI1ZjZjMDJlNjYyN2I5ZTZkYTEwMjMyMjRhOGIwZDI2Nj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E1KSJ9XX0sIlRhZyI6IkNpdGF2aVBsYWNlaG9sZGVyI2IyMzczYzE4LTkwZTktNDk5ZS1iNGRjLTJjMzMxOTBhYTQ2MiIsIlRleHQiOiIoMjAxNSkiLCJXQUlWZXJzaW9uIjoiNi4xNC4wLjAifQ==}</w:instrText>
          </w:r>
          <w:r w:rsidR="00AC2F60">
            <w:fldChar w:fldCharType="separate"/>
          </w:r>
          <w:r w:rsidR="00AC2F60">
            <w:t>(2015)</w:t>
          </w:r>
          <w:r w:rsidR="00AC2F60">
            <w:fldChar w:fldCharType="end"/>
          </w:r>
        </w:sdtContent>
      </w:sdt>
      <w:r w:rsidR="00AC2F60">
        <w:t xml:space="preserve"> with </w:t>
      </w:r>
      <w:r w:rsidR="006A0C36">
        <w:t>minor</w:t>
      </w:r>
      <w:r w:rsidR="00AC2F60">
        <w:t xml:space="preserve"> adjustments</w:t>
      </w:r>
      <w:r w:rsidR="00C3759B" w:rsidRPr="00C3759B">
        <w:t>.</w:t>
      </w:r>
      <w:r w:rsidR="00C7685F">
        <w:t xml:space="preserve"> </w:t>
      </w:r>
      <w:r w:rsidR="00447222">
        <w:t xml:space="preserve">For the cream cheese, samples are prepared by diluting the cream cheese with distilled water </w:t>
      </w:r>
      <w:r w:rsidR="00AA65F1">
        <w:t xml:space="preserve">(1:10) </w:t>
      </w:r>
      <w:r w:rsidR="00447222">
        <w:t xml:space="preserve">and keeping it </w:t>
      </w:r>
      <w:r w:rsidR="004A5FF5">
        <w:t xml:space="preserve">in a </w:t>
      </w:r>
      <w:r w:rsidR="00F2052A">
        <w:t>thermoshaker (Cell Media Thermoshaker Pro)</w:t>
      </w:r>
      <w:r w:rsidR="004A5FF5">
        <w:t xml:space="preserve"> </w:t>
      </w:r>
      <w:r w:rsidR="00447222">
        <w:t>at 50°C for 15 min</w:t>
      </w:r>
      <w:r w:rsidR="004A5FF5">
        <w:t xml:space="preserve"> at 500</w:t>
      </w:r>
      <w:r w:rsidR="00AC2F60">
        <w:t> </w:t>
      </w:r>
      <w:r w:rsidR="004A5FF5">
        <w:t>rpm</w:t>
      </w:r>
      <w:r w:rsidR="00447222">
        <w:t>. Afterwards</w:t>
      </w:r>
      <w:r w:rsidR="00EA70CD">
        <w:t>,</w:t>
      </w:r>
      <w:r w:rsidR="00447222">
        <w:t xml:space="preserve"> the </w:t>
      </w:r>
      <w:r w:rsidR="00F2052A">
        <w:t>liquid</w:t>
      </w:r>
      <w:r w:rsidR="00447222">
        <w:t xml:space="preserve"> </w:t>
      </w:r>
      <w:r w:rsidR="00AC2F60">
        <w:t>was</w:t>
      </w:r>
      <w:r w:rsidR="00447222">
        <w:t xml:space="preserve"> separated via centrifugation at 3</w:t>
      </w:r>
      <w:r w:rsidR="004A5FF5">
        <w:t>,</w:t>
      </w:r>
      <w:r w:rsidR="00447222">
        <w:t xml:space="preserve">500 rpm for </w:t>
      </w:r>
      <w:r w:rsidR="00F2052A">
        <w:t>15</w:t>
      </w:r>
      <w:r w:rsidR="00447222">
        <w:t xml:space="preserve"> min. </w:t>
      </w:r>
      <w:r w:rsidR="006C6EF9">
        <w:t xml:space="preserve">The supernatant </w:t>
      </w:r>
      <w:r w:rsidR="00AC2F60">
        <w:t>was</w:t>
      </w:r>
      <w:r w:rsidR="006C6EF9">
        <w:t xml:space="preserve"> diluted with </w:t>
      </w:r>
      <w:r w:rsidR="00BA5FA9">
        <w:t xml:space="preserve">distilled </w:t>
      </w:r>
      <w:r w:rsidR="006C6EF9">
        <w:t xml:space="preserve">water to yield a concentration of 10 mg/mL. </w:t>
      </w:r>
      <w:r w:rsidR="00447222">
        <w:t xml:space="preserve">Further, cream cheese without </w:t>
      </w:r>
      <w:r w:rsidR="00EA70CD">
        <w:t xml:space="preserve">the </w:t>
      </w:r>
      <w:r w:rsidR="00447222">
        <w:t xml:space="preserve">addition of </w:t>
      </w:r>
      <w:r w:rsidR="00447222" w:rsidRPr="00447222">
        <w:rPr>
          <w:i/>
          <w:iCs/>
        </w:rPr>
        <w:t>S. europaea</w:t>
      </w:r>
      <w:r w:rsidR="00447222">
        <w:t xml:space="preserve"> biomass was taken as control</w:t>
      </w:r>
      <w:r w:rsidR="00AC2F60">
        <w:t>,</w:t>
      </w:r>
      <w:r w:rsidR="006C6EF9">
        <w:t xml:space="preserve"> following the same procedure</w:t>
      </w:r>
      <w:r w:rsidR="00447222">
        <w:t>.</w:t>
      </w:r>
      <w:r w:rsidR="00AC2F60">
        <w:t xml:space="preserve"> Also, a control with distilled water instead of the above-described solutions, was prepared for the reference drug measurements.</w:t>
      </w:r>
    </w:p>
    <w:p w14:paraId="2BF54070" w14:textId="05F007CF" w:rsidR="006C6EF9" w:rsidRDefault="004A5FF5" w:rsidP="00F2052A">
      <w:pPr>
        <w:pStyle w:val="CETBodytext"/>
      </w:pPr>
      <w:r>
        <w:t xml:space="preserve">Reaction mixtures </w:t>
      </w:r>
      <w:r w:rsidR="00CF3E47">
        <w:t>were</w:t>
      </w:r>
      <w:r>
        <w:t xml:space="preserve"> prepared by </w:t>
      </w:r>
      <w:r w:rsidR="00CF3E47">
        <w:t xml:space="preserve">adding 2.5 mL of PBS (pH=6.7), 0.5 mL of albumin from fresh </w:t>
      </w:r>
      <w:r w:rsidR="00CB3AA1">
        <w:t>hens’</w:t>
      </w:r>
      <w:r w:rsidR="00CF3E47">
        <w:t xml:space="preserve"> egg</w:t>
      </w:r>
      <w:r w:rsidR="00EA70CD">
        <w:t>,</w:t>
      </w:r>
      <w:r w:rsidR="00CF3E47">
        <w:t xml:space="preserve"> and 2 mL of sample (reference drug, </w:t>
      </w:r>
      <w:r w:rsidR="00AC2F60">
        <w:t>control</w:t>
      </w:r>
      <w:r w:rsidR="00CF3E47">
        <w:t xml:space="preserve">, cream cheese </w:t>
      </w:r>
      <w:r w:rsidR="00AC2F60">
        <w:t>control</w:t>
      </w:r>
      <w:r w:rsidR="00EA70CD">
        <w:t>,</w:t>
      </w:r>
      <w:r w:rsidR="00AC2F60">
        <w:t xml:space="preserve"> </w:t>
      </w:r>
      <w:r w:rsidR="00CF3E47">
        <w:t xml:space="preserve">and cream cheese </w:t>
      </w:r>
      <w:r w:rsidR="00AC2F60">
        <w:t>sample</w:t>
      </w:r>
      <w:r w:rsidR="00CF3E47">
        <w:t>). After mixing</w:t>
      </w:r>
      <w:r w:rsidR="00B25499">
        <w:t>,</w:t>
      </w:r>
      <w:r w:rsidR="00CF3E47">
        <w:t xml:space="preserve"> the </w:t>
      </w:r>
      <w:r w:rsidR="00CB3AA1">
        <w:t xml:space="preserve">mixture </w:t>
      </w:r>
      <w:r w:rsidR="00AC2F60">
        <w:t>wa</w:t>
      </w:r>
      <w:r w:rsidR="00CB3AA1">
        <w:t xml:space="preserve">s kept at 37°C for 15 min and shaken at 400 rpm. Then the mixture </w:t>
      </w:r>
      <w:r w:rsidR="00B80047">
        <w:t>wa</w:t>
      </w:r>
      <w:r w:rsidR="00CB3AA1">
        <w:t>s heated to 70°C and kept for 5 min at 400 rpm. Before the absorbance measurement</w:t>
      </w:r>
      <w:r w:rsidR="00EA70CD">
        <w:t>,</w:t>
      </w:r>
      <w:r w:rsidR="00CB3AA1">
        <w:t xml:space="preserve"> the reaction mixture </w:t>
      </w:r>
      <w:r w:rsidR="00B80047">
        <w:t>wa</w:t>
      </w:r>
      <w:r w:rsidR="00CB3AA1">
        <w:t xml:space="preserve">s stored at room temperature </w:t>
      </w:r>
      <w:r w:rsidR="008A56FF">
        <w:t>for 20 min</w:t>
      </w:r>
      <w:r w:rsidR="00CB3AA1">
        <w:t xml:space="preserve">. </w:t>
      </w:r>
      <w:r w:rsidR="006C6EF9">
        <w:t xml:space="preserve">All measurements </w:t>
      </w:r>
      <w:r w:rsidR="00AC2F60">
        <w:t>we</w:t>
      </w:r>
      <w:r w:rsidR="006C6EF9">
        <w:t xml:space="preserve">re taken in triplicates. </w:t>
      </w:r>
    </w:p>
    <w:p w14:paraId="4CC7C7B5" w14:textId="7ADD2420" w:rsidR="00464B88" w:rsidRPr="00B57B36" w:rsidRDefault="00693FF8" w:rsidP="00F2052A">
      <w:pPr>
        <w:pStyle w:val="CETBodytext"/>
      </w:pPr>
      <w:r>
        <w:t>The absorbance</w:t>
      </w:r>
      <w:r w:rsidR="00B80047">
        <w:t xml:space="preserve"> was</w:t>
      </w:r>
      <w:r>
        <w:t xml:space="preserve"> measured in triplicates at 680 nm (VWR UV</w:t>
      </w:r>
      <w:r w:rsidR="008E32F3">
        <w:t>-3100PC)</w:t>
      </w:r>
      <w:r>
        <w:t>.</w:t>
      </w:r>
      <w:r w:rsidR="00464B88" w:rsidRPr="00464B88">
        <w:t xml:space="preserve"> </w:t>
      </w:r>
      <w:r w:rsidR="00464B88">
        <w:t xml:space="preserve">The calculation of the denaturation inhibition is based on </w:t>
      </w:r>
      <w:sdt>
        <w:sdtPr>
          <w:alias w:val="To edit, see citavi.com/edit"/>
          <w:tag w:val="CitaviPlaceholder#2435b4e6-7b53-4642-aa29-fef3de6b747d"/>
          <w:id w:val="-536579601"/>
          <w:placeholder>
            <w:docPart w:val="E6528F7A17E14F3CA638C1CEB78D3B70"/>
          </w:placeholder>
        </w:sdtPr>
        <w:sdtContent>
          <w:r w:rsidR="00464B88">
            <w:fldChar w:fldCharType="begin"/>
          </w:r>
          <w:r w:rsidR="00464B88">
            <w:instrText>ADDIN CitaviPlaceholder{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d3dy5zZW1hbnRpY3NjaG9sYXIub3JnL3BhcGVyL0luLXZpdHJvLUFudGktaW5mbGFtbWF0b3J5LWFuZC1BbnRpLWFydGhyaXRpYy1vZi1vZi1SYWhtYW4tRXN3YXJhaWFoLzgyZmRkZjI1ZjZjMDJlNjYyN2I5ZTZkYTEwMjMyMjRhOGIwZDI2NjgiLCJVcmlTdHJpbmciOiJodHRwczovL3d3dy5zZW1hbnRpY3NjaG9sYXIub3JnL3BhcGVyL0luLXZpdHJvLUFudGktaW5mbGFtbWF0b3J5LWFuZC1BbnRpLWFydGhyaXRpYy1vZi1vZi1SYWhtYW4tRXN3YXJhaWFoLzgyZmRkZjI1ZjZjMDJlNjYyN2I5ZTZkYTEwMjMyMjRhOGIwZDI2Nj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}</w:instrText>
          </w:r>
          <w:r w:rsidR="00464B88">
            <w:fldChar w:fldCharType="separate"/>
          </w:r>
          <w:r w:rsidR="00464B88">
            <w:t>Rahman et al.</w:t>
          </w:r>
          <w:r w:rsidR="00464B88">
            <w:fldChar w:fldCharType="end"/>
          </w:r>
        </w:sdtContent>
      </w:sdt>
      <w:r w:rsidR="00464B88">
        <w:t xml:space="preserve"> </w:t>
      </w:r>
      <w:sdt>
        <w:sdtPr>
          <w:alias w:val="To edit, see citavi.com/edit"/>
          <w:tag w:val="CitaviPlaceholder#05c061fb-c6f5-41ba-b320-1431b3940535"/>
          <w:id w:val="312148839"/>
          <w:placeholder>
            <w:docPart w:val="E6528F7A17E14F3CA638C1CEB78D3B70"/>
          </w:placeholder>
        </w:sdtPr>
        <w:sdtContent>
          <w:r w:rsidR="00464B88">
            <w:fldChar w:fldCharType="begin"/>
          </w:r>
          <w:r w:rsidR="00464B88">
            <w:instrText>ADDIN CitaviPlaceholder{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3d3cuc2VtYW50aWNzY2hvbGFyLm9yZy9wYXBlci9Jbi12aXRyby1BbnRpLWluZmxhbW1hdG9yeS1hbmQtQW50aS1hcnRocml0aWMtb2Ytb2YtUmFobWFuLUVzd2FyYWlhaC84MmZkZGYyNWY2YzAyZTY2MjdiOWU2ZGExMDIzMjI0YThiMGQyNjY4IiwiVXJpU3RyaW5nIjoiaHR0cHM6Ly93d3cuc2VtYW50aWNzY2hvbGFyLm9yZy9wYXBlci9Jbi12aXRyby1BbnRpLWluZmxhbW1hdG9yeS1hbmQtQW50aS1hcnRocml0aWMtb2Ytb2YtUmFobWFuLUVzd2FyYWlhaC84MmZkZGYyNWY2YzAyZTY2MjdiOWU2ZGExMDIzMjI0YThiMGQyNjY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}</w:instrText>
          </w:r>
          <w:r w:rsidR="00464B88">
            <w:fldChar w:fldCharType="separate"/>
          </w:r>
          <w:r w:rsidR="00464B88">
            <w:t>(2015)</w:t>
          </w:r>
          <w:r w:rsidR="00464B88">
            <w:fldChar w:fldCharType="end"/>
          </w:r>
        </w:sdtContent>
      </w:sdt>
      <w:r w:rsidR="00F2052A">
        <w:t>:</w:t>
      </w:r>
    </w:p>
    <w:tbl>
      <w:tblPr>
        <w:tblW w:w="5000" w:type="pct"/>
        <w:tblLook w:val="04A0" w:firstRow="1" w:lastRow="0" w:firstColumn="1" w:lastColumn="0" w:noHBand="0" w:noVBand="1"/>
      </w:tblPr>
      <w:tblGrid>
        <w:gridCol w:w="7988"/>
        <w:gridCol w:w="799"/>
      </w:tblGrid>
      <w:tr w:rsidR="00464B88" w:rsidRPr="00B57B36" w14:paraId="62A92737" w14:textId="77777777" w:rsidTr="003421AF">
        <w:tc>
          <w:tcPr>
            <w:tcW w:w="8188" w:type="dxa"/>
            <w:shd w:val="clear" w:color="auto" w:fill="auto"/>
            <w:vAlign w:val="center"/>
          </w:tcPr>
          <w:p w14:paraId="27453FCD" w14:textId="2B11FC7E" w:rsidR="00464B88" w:rsidRPr="00B57B36" w:rsidRDefault="00F2052A" w:rsidP="003421AF">
            <w:pPr>
              <w:pStyle w:val="CETEquation"/>
            </w:pPr>
            <m:oMathPara>
              <m:oMath>
                <m:r>
                  <w:rPr>
                    <w:rFonts w:ascii="Cambria Math" w:hAnsi="Cambria Math" w:cs="Arial"/>
                    <w:szCs w:val="18"/>
                  </w:rPr>
                  <m:t xml:space="preserve">Denaturation </m:t>
                </m:r>
                <m:d>
                  <m:dPr>
                    <m:ctrlPr>
                      <w:rPr>
                        <w:rFonts w:ascii="Cambria Math" w:hAnsi="Cambria Math" w:cs="Arial"/>
                        <w:i/>
                        <w:szCs w:val="18"/>
                      </w:rPr>
                    </m:ctrlPr>
                  </m:dPr>
                  <m:e>
                    <m:r>
                      <w:rPr>
                        <w:rFonts w:ascii="Cambria Math" w:hAnsi="Cambria Math" w:cs="Arial"/>
                        <w:szCs w:val="18"/>
                      </w:rPr>
                      <m:t>%</m:t>
                    </m:r>
                  </m:e>
                </m:d>
                <m:r>
                  <m:rPr>
                    <m:sty m:val="p"/>
                  </m:rPr>
                  <w:rPr>
                    <w:rFonts w:ascii="Cambria Math" w:hAnsi="Cambria Math" w:cs="Arial"/>
                    <w:szCs w:val="18"/>
                  </w:rPr>
                  <m:t xml:space="preserve">= </m:t>
                </m:r>
                <m:d>
                  <m:dPr>
                    <m:ctrlPr>
                      <w:rPr>
                        <w:rFonts w:ascii="Cambria Math" w:hAnsi="Cambria Math" w:cs="Arial"/>
                        <w:szCs w:val="18"/>
                      </w:rPr>
                    </m:ctrlPr>
                  </m:dPr>
                  <m:e>
                    <m:f>
                      <m:fPr>
                        <m:ctrlPr>
                          <w:rPr>
                            <w:rFonts w:ascii="Cambria Math" w:hAnsi="Cambria Math" w:cs="Arial"/>
                            <w:i/>
                            <w:szCs w:val="18"/>
                          </w:rPr>
                        </m:ctrlPr>
                      </m:fPr>
                      <m:num>
                        <m:r>
                          <w:rPr>
                            <w:rFonts w:ascii="Cambria Math" w:hAnsi="Cambria Math" w:cs="Arial"/>
                            <w:szCs w:val="18"/>
                          </w:rPr>
                          <m:t>Absorbance of sample/reference</m:t>
                        </m:r>
                      </m:num>
                      <m:den>
                        <m:r>
                          <w:rPr>
                            <w:rFonts w:ascii="Cambria Math" w:hAnsi="Cambria Math" w:cs="Arial"/>
                            <w:szCs w:val="18"/>
                          </w:rPr>
                          <m:t>Absorbance of control</m:t>
                        </m:r>
                      </m:den>
                    </m:f>
                  </m:e>
                </m:d>
                <m:r>
                  <m:rPr>
                    <m:sty m:val="p"/>
                  </m:rPr>
                  <w:rPr>
                    <w:rFonts w:ascii="Cambria Math" w:hAnsi="Cambria Math" w:cs="Arial"/>
                    <w:szCs w:val="18"/>
                  </w:rPr>
                  <m:t xml:space="preserve"> ∙100</m:t>
                </m:r>
              </m:oMath>
            </m:oMathPara>
          </w:p>
        </w:tc>
        <w:tc>
          <w:tcPr>
            <w:tcW w:w="815" w:type="dxa"/>
            <w:shd w:val="clear" w:color="auto" w:fill="auto"/>
            <w:vAlign w:val="center"/>
          </w:tcPr>
          <w:p w14:paraId="26AD552B" w14:textId="77777777" w:rsidR="00464B88" w:rsidRPr="00B57B36" w:rsidRDefault="00464B88" w:rsidP="003421AF">
            <w:pPr>
              <w:pStyle w:val="CETEquation"/>
              <w:jc w:val="right"/>
            </w:pPr>
            <w:r w:rsidRPr="00B57B36">
              <w:t>(1)</w:t>
            </w:r>
          </w:p>
        </w:tc>
      </w:tr>
    </w:tbl>
    <w:p w14:paraId="42796DC8" w14:textId="741D53DB" w:rsidR="00464B88" w:rsidRDefault="00F2052A" w:rsidP="00453E24">
      <w:pPr>
        <w:pStyle w:val="CETBodytext"/>
      </w:pPr>
      <w:r>
        <w:t xml:space="preserve">The anti-inflammatory activity </w:t>
      </w:r>
      <w:r w:rsidR="00B80047">
        <w:t>wa</w:t>
      </w:r>
      <w:r>
        <w:t>s measured after the</w:t>
      </w:r>
      <w:r w:rsidR="00AC2F60">
        <w:t xml:space="preserve"> cooling of the</w:t>
      </w:r>
      <w:r>
        <w:t xml:space="preserve"> product and 5 days after </w:t>
      </w:r>
      <w:r w:rsidR="00EA70CD">
        <w:t xml:space="preserve">the </w:t>
      </w:r>
      <w:r>
        <w:t>product packaging, while the sample was stored at 4°C.</w:t>
      </w:r>
    </w:p>
    <w:p w14:paraId="61B6DB72" w14:textId="4F23CB65" w:rsidR="004B6E52" w:rsidRPr="008F7F47" w:rsidRDefault="004B6E52" w:rsidP="004B6E52">
      <w:pPr>
        <w:pStyle w:val="CETheadingx"/>
      </w:pPr>
      <w:r w:rsidRPr="008F7F47">
        <w:t>Statistical analysis</w:t>
      </w:r>
    </w:p>
    <w:p w14:paraId="24227A3F" w14:textId="74E309E2" w:rsidR="004B6E52" w:rsidRPr="004B6E52" w:rsidRDefault="004B6E52" w:rsidP="004B6E52">
      <w:pPr>
        <w:pStyle w:val="CETBodytext"/>
      </w:pPr>
      <w:r w:rsidRPr="008F7F47">
        <w:t xml:space="preserve">To evaluate the statistical significance </w:t>
      </w:r>
      <w:r w:rsidR="008F7F47" w:rsidRPr="008F7F47">
        <w:t>a</w:t>
      </w:r>
      <w:r w:rsidRPr="008F7F47">
        <w:t xml:space="preserve"> </w:t>
      </w:r>
      <w:r w:rsidR="004D0041" w:rsidRPr="008F7F47">
        <w:t>one way analysis of variance (</w:t>
      </w:r>
      <w:r w:rsidRPr="008F7F47">
        <w:t>ANOVA</w:t>
      </w:r>
      <w:r w:rsidR="004D0041" w:rsidRPr="008F7F47">
        <w:t>)</w:t>
      </w:r>
      <w:r w:rsidR="00B403A9" w:rsidRPr="008F7F47">
        <w:t xml:space="preserve"> in Excel</w:t>
      </w:r>
      <w:r w:rsidR="008F7F47" w:rsidRPr="008F7F47">
        <w:t xml:space="preserve"> was performed</w:t>
      </w:r>
      <w:r w:rsidR="00B403A9" w:rsidRPr="008F7F47">
        <w:t xml:space="preserve">, as described </w:t>
      </w:r>
      <w:r w:rsidR="004D0041" w:rsidRPr="008F7F47">
        <w:t xml:space="preserve">by </w:t>
      </w:r>
      <w:sdt>
        <w:sdtPr>
          <w:alias w:val="To edit, see citavi.com/edit"/>
          <w:tag w:val="CitaviPlaceholder#3a41dfb6-cc6a-4ed6-bef4-62ec9a4e155b"/>
          <w:id w:val="1184170791"/>
          <w:placeholder>
            <w:docPart w:val="DefaultPlaceholder_-1854013440"/>
          </w:placeholder>
        </w:sdtPr>
        <w:sdtContent>
          <w:r w:rsidR="004D0041" w:rsidRPr="008F7F47">
            <w:fldChar w:fldCharType="begin"/>
          </w:r>
          <w:r w:rsidR="004D0041" w:rsidRPr="008F7F47">
            <w:instrText>ADDIN CitaviPlaceholder{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S00NjE0LTM3MjUtM184IiwiVXJpU3RyaW5nIjoiaHR0cHM6Ly9kb2kub3JnLzEwLjEwMDcvOTc4LTEtNDYxNC0zNzI1LTNf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Fzc2UiLCJDcmVhdGVkT24iOiIyMDIzLTA2LTI2VDE0OjE4OjAzWiIsIk1vZGlmaWVkQnkiOiJfRmFzc2UiLCJJZCI6IjVjOTNjZWE2LTIxNzYtNDc4Yi1hNDBhLWQxMDlhMzdiYmU0NiIsIk1vZGlmaWVkT24iOiIyMDIzLTA2LTI2VDE0OjE4OjAzWi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bGluay5zcHJpbmdlci5jb20vY2hhcHRlci8xMC4xMDA3Lzk3OC0xLTQ2MTQtMzcyNS0zXzgiLCJVcmlTdHJpbmciOiJodHRwczovL2xpbmsuc3ByaW5nZXIuY29tL2NoYXB0ZXIvMTAuMTAwNy85NzgtMS00NjE0LTM3MjUtM18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}</w:instrText>
          </w:r>
          <w:r w:rsidR="004D0041" w:rsidRPr="008F7F47">
            <w:fldChar w:fldCharType="separate"/>
          </w:r>
          <w:r w:rsidR="004D0041" w:rsidRPr="008F7F47">
            <w:t>Quirk</w:t>
          </w:r>
          <w:r w:rsidR="004D0041" w:rsidRPr="008F7F47">
            <w:fldChar w:fldCharType="end"/>
          </w:r>
        </w:sdtContent>
      </w:sdt>
      <w:r w:rsidR="004D0041" w:rsidRPr="008F7F47">
        <w:t xml:space="preserve"> </w:t>
      </w:r>
      <w:sdt>
        <w:sdtPr>
          <w:alias w:val="To edit, see citavi.com/edit"/>
          <w:tag w:val="CitaviPlaceholder#fea2b53f-fbc0-4630-bc6f-d819cd100124"/>
          <w:id w:val="316698346"/>
          <w:placeholder>
            <w:docPart w:val="DefaultPlaceholder_-1854013440"/>
          </w:placeholder>
        </w:sdtPr>
        <w:sdtContent>
          <w:r w:rsidR="004D0041" w:rsidRPr="008F7F47">
            <w:fldChar w:fldCharType="begin"/>
          </w:r>
          <w:r w:rsidR="004D0041" w:rsidRPr="008F7F47">
            <w:instrText>ADDIN CitaviPlaceholder{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zk3OC0xLTQ2MTQtMzcyNS0zXzgiLCJVcmlTdHJpbmciOiJodHRwczovL2RvaS5vcmcvMTAuMTAwNy85NzgtMS00NjE0LTM3MjUtM18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YXNzZSIsIkNyZWF0ZWRPbiI6IjIwMjMtMDYtMjZUMTQ6MTg6MDNaIiwiTW9kaWZpZWRCeSI6Il9GYXNzZSIsIklkIjoiNWM5M2NlYTYtMjE3Ni00NzhiLWE0MGEtZDEwOWEzN2JiZTQ2IiwiTW9kaWZpZWRPbiI6IjIwMjMtMDYtMjZUMTQ6MTg6MDNa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saW5rLnNwcmluZ2VyLmNvbS9jaGFwdGVyLzEwLjEwMDcvOTc4LTEtNDYxNC0zNzI1LTNfOCIsIlVyaVN0cmluZyI6Imh0dHBzOi8vbGluay5zcHJpbmdlci5jb20vY2hhcHRlci8xMC4xMDA3Lzk3OC0xLTQ2MTQtMzcyNS0zX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}</w:instrText>
          </w:r>
          <w:r w:rsidR="004D0041" w:rsidRPr="008F7F47">
            <w:fldChar w:fldCharType="separate"/>
          </w:r>
          <w:r w:rsidR="004D0041" w:rsidRPr="008F7F47">
            <w:t>(2012)</w:t>
          </w:r>
          <w:r w:rsidR="004D0041" w:rsidRPr="008F7F47">
            <w:fldChar w:fldCharType="end"/>
          </w:r>
        </w:sdtContent>
      </w:sdt>
      <w:r w:rsidR="004D0041" w:rsidRPr="008F7F47">
        <w:t>,</w:t>
      </w:r>
      <w:r w:rsidRPr="008F7F47">
        <w:t xml:space="preserve"> to evaluate the </w:t>
      </w:r>
      <w:r w:rsidR="004D0041" w:rsidRPr="008F7F47">
        <w:t>results</w:t>
      </w:r>
      <w:r w:rsidRPr="008F7F47">
        <w:t>. The p-value was considered significant with p</w:t>
      </w:r>
      <w:r w:rsidR="004D0041" w:rsidRPr="008F7F47">
        <w:t xml:space="preserve"> </w:t>
      </w:r>
      <w:r w:rsidRPr="008F7F47">
        <w:t>&lt; 0.05.</w:t>
      </w:r>
    </w:p>
    <w:p w14:paraId="677EBFF0" w14:textId="4B1CB62B" w:rsidR="00600535" w:rsidRPr="00B57B36" w:rsidRDefault="00F24F8A" w:rsidP="00600535">
      <w:pPr>
        <w:pStyle w:val="CETHeading1"/>
        <w:tabs>
          <w:tab w:val="clear" w:pos="360"/>
          <w:tab w:val="right" w:pos="7100"/>
        </w:tabs>
        <w:jc w:val="both"/>
        <w:rPr>
          <w:lang w:val="en-GB"/>
        </w:rPr>
      </w:pPr>
      <w:r>
        <w:rPr>
          <w:lang w:val="en-GB"/>
        </w:rPr>
        <w:t>Results</w:t>
      </w:r>
      <w:r w:rsidR="00987356">
        <w:rPr>
          <w:lang w:val="en-GB"/>
        </w:rPr>
        <w:t xml:space="preserve"> and Discussion</w:t>
      </w:r>
    </w:p>
    <w:p w14:paraId="04963A06" w14:textId="64EC74C5" w:rsidR="00600535" w:rsidRDefault="00F2052A" w:rsidP="00FA5F5F">
      <w:pPr>
        <w:pStyle w:val="CETheadingx"/>
      </w:pPr>
      <w:r>
        <w:t>Analysis of cream cheese</w:t>
      </w:r>
      <w:r w:rsidR="006C6EF9" w:rsidRPr="006C6EF9">
        <w:rPr>
          <w:i/>
          <w:iCs/>
        </w:rPr>
        <w:t xml:space="preserve"> </w:t>
      </w:r>
      <w:r w:rsidR="006C6EF9">
        <w:t xml:space="preserve">and </w:t>
      </w:r>
      <w:r w:rsidR="006C6EF9" w:rsidRPr="00F2052A">
        <w:rPr>
          <w:i/>
          <w:iCs/>
        </w:rPr>
        <w:t>S. europaea</w:t>
      </w:r>
      <w:r w:rsidR="006C6EF9">
        <w:t xml:space="preserve"> biomass</w:t>
      </w:r>
    </w:p>
    <w:p w14:paraId="3DE3F83F" w14:textId="28E3DC92" w:rsidR="00F2052A" w:rsidRPr="00464B88" w:rsidRDefault="006C6EF9" w:rsidP="00464B88">
      <w:pPr>
        <w:pStyle w:val="CETBodytext"/>
      </w:pPr>
      <w:r>
        <w:t>T</w:t>
      </w:r>
      <w:r w:rsidR="00F2052A">
        <w:t xml:space="preserve">he dry matter content in the cream cheese amounts to 67.7 % </w:t>
      </w:r>
      <w:r w:rsidR="00F2052A">
        <w:rPr>
          <w:rFonts w:cs="Arial"/>
        </w:rPr>
        <w:t>±</w:t>
      </w:r>
      <w:r w:rsidR="00F2052A">
        <w:t xml:space="preserve"> 0.5 %. Water activity in the cream cheese </w:t>
      </w:r>
      <w:r>
        <w:t>is</w:t>
      </w:r>
      <w:r w:rsidR="00F2052A">
        <w:t xml:space="preserve"> determined to be 0.94.</w:t>
      </w:r>
      <w:r w:rsidRPr="006C6EF9">
        <w:t xml:space="preserve"> </w:t>
      </w:r>
      <w:r>
        <w:t xml:space="preserve">Meanwhile, </w:t>
      </w:r>
      <w:r w:rsidR="00EA70CD">
        <w:t xml:space="preserve">the </w:t>
      </w:r>
      <w:r>
        <w:t xml:space="preserve">dry matter content of the fresh </w:t>
      </w:r>
      <w:r w:rsidRPr="00F2052A">
        <w:rPr>
          <w:i/>
          <w:iCs/>
        </w:rPr>
        <w:t>S. europaea</w:t>
      </w:r>
      <w:r>
        <w:t xml:space="preserve"> biomass was determined to be 91.9 % </w:t>
      </w:r>
      <w:r>
        <w:rPr>
          <w:rFonts w:cs="Arial"/>
        </w:rPr>
        <w:t>±</w:t>
      </w:r>
      <w:r>
        <w:t xml:space="preserve"> 0.9 %. After drying the dry matter content increased to 93.9 % </w:t>
      </w:r>
      <w:r>
        <w:rPr>
          <w:rFonts w:cs="Arial"/>
        </w:rPr>
        <w:t>±</w:t>
      </w:r>
      <w:r>
        <w:t> 0.4 %.</w:t>
      </w:r>
    </w:p>
    <w:p w14:paraId="2A6F0443" w14:textId="0E38FD68" w:rsidR="00417A20" w:rsidRDefault="00F2052A" w:rsidP="00FA5F5F">
      <w:pPr>
        <w:pStyle w:val="CETheadingx"/>
      </w:pPr>
      <w:r>
        <w:t>Cream cheese formulation</w:t>
      </w:r>
    </w:p>
    <w:p w14:paraId="4B1D0757" w14:textId="44FF23AE" w:rsidR="00BE50C4" w:rsidRDefault="00F2052A" w:rsidP="00417A20">
      <w:pPr>
        <w:pStyle w:val="CETBodytext"/>
      </w:pPr>
      <w:r>
        <w:t>The cream cheese products have been prepared and the pH value was measured directly after cooling, after 5 days</w:t>
      </w:r>
      <w:r w:rsidR="00EA70CD">
        <w:t>,</w:t>
      </w:r>
      <w:r>
        <w:t xml:space="preserve"> and after </w:t>
      </w:r>
      <w:r w:rsidRPr="008F7F47">
        <w:t xml:space="preserve">8 days. The pH values are displayed in </w:t>
      </w:r>
      <w:r w:rsidRPr="008F7F47">
        <w:fldChar w:fldCharType="begin"/>
      </w:r>
      <w:r w:rsidRPr="008F7F47">
        <w:instrText xml:space="preserve"> REF  _Ref134909587 \* Lower \h </w:instrText>
      </w:r>
      <w:r w:rsidR="008F7F47">
        <w:instrText xml:space="preserve"> \* MERGEFORMAT </w:instrText>
      </w:r>
      <w:r w:rsidRPr="008F7F47">
        <w:fldChar w:fldCharType="separate"/>
      </w:r>
      <w:r w:rsidRPr="008F7F47">
        <w:t xml:space="preserve">figure </w:t>
      </w:r>
      <w:r w:rsidRPr="008F7F47">
        <w:rPr>
          <w:noProof/>
        </w:rPr>
        <w:t>2</w:t>
      </w:r>
      <w:r w:rsidRPr="008F7F47">
        <w:fldChar w:fldCharType="end"/>
      </w:r>
      <w:r w:rsidR="00FA4BE6" w:rsidRPr="008F7F47">
        <w:t>. Therein a slight shift towards a</w:t>
      </w:r>
      <w:r w:rsidR="006C6EF9" w:rsidRPr="008F7F47">
        <w:t>n</w:t>
      </w:r>
      <w:r w:rsidR="00FA4BE6" w:rsidRPr="008F7F47">
        <w:t xml:space="preserve"> </w:t>
      </w:r>
      <w:r w:rsidR="006C6EF9" w:rsidRPr="008F7F47">
        <w:t>alkaline</w:t>
      </w:r>
      <w:r w:rsidR="00FA4BE6" w:rsidRPr="008F7F47">
        <w:t xml:space="preserve"> pH value can be observed. </w:t>
      </w:r>
      <w:r w:rsidR="00BE50C4" w:rsidRPr="008F7F47">
        <w:t xml:space="preserve">The one-way ANOVA </w:t>
      </w:r>
      <w:r w:rsidR="003268DF" w:rsidRPr="008F7F47">
        <w:t xml:space="preserve">statistical analysis calculated a p </w:t>
      </w:r>
      <w:r w:rsidR="005C61CB" w:rsidRPr="008F7F47">
        <w:t xml:space="preserve">= </w:t>
      </w:r>
      <w:r w:rsidR="003268DF" w:rsidRPr="008F7F47">
        <w:t xml:space="preserve">0.0032, which is evaluated statistically significant. </w:t>
      </w:r>
    </w:p>
    <w:p w14:paraId="281E7842" w14:textId="18417AD8" w:rsidR="002F29B5" w:rsidRDefault="00FA4BE6" w:rsidP="00417A20">
      <w:pPr>
        <w:pStyle w:val="CETBodytext"/>
      </w:pPr>
      <w:r>
        <w:t xml:space="preserve">A possible explanation </w:t>
      </w:r>
      <w:r w:rsidR="00075670">
        <w:t>is</w:t>
      </w:r>
      <w:r>
        <w:t xml:space="preserve"> the </w:t>
      </w:r>
      <w:r w:rsidR="00075670">
        <w:t>entry of</w:t>
      </w:r>
      <w:r>
        <w:t xml:space="preserve"> molds in the sample</w:t>
      </w:r>
      <w:r w:rsidR="00075670">
        <w:t>s</w:t>
      </w:r>
      <w:r w:rsidR="00AC2F60">
        <w:t xml:space="preserve"> </w:t>
      </w:r>
      <w:sdt>
        <w:sdtPr>
          <w:alias w:val="To edit, see citavi.com/edit"/>
          <w:tag w:val="CitaviPlaceholder#7f904aca-fb7f-4d92-aee5-5a81c1bec193"/>
          <w:id w:val="1571073174"/>
          <w:placeholder>
            <w:docPart w:val="DefaultPlaceholder_-1854013440"/>
          </w:placeholder>
        </w:sdtPr>
        <w:sdtContent>
          <w:r w:rsidR="00AC2F60">
            <w:fldChar w:fldCharType="begin"/>
          </w:r>
          <w:r w:rsidR="00AC2F6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MjczZTM1LWU0ZTEtNGJjYy05YTI1LWZhODk1NTZjNDg3MyIsIlJhbmdlTGVuZ3RoIjoyOSwiUmVmZXJlbmNlSWQiOiI5ZTk2NjA3YS03OWExLTQzMWQtYThkMy03OGZjZTVlMzY0N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zM2NzUyOCIsIlVyaVN0cmluZyI6Imh0dHA6Ly93d3cubmNiaS5ubG0ubmloLmdvdi9wdWJtZWQvMTMzNjc1Mj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hc3NlIiwiQ3JlYXRlZE9uIjoiMjAyMy0wNS0xNFQxMjozMDoxNyIsIk1vZGlmaWVkQnkiOiJfRmFzc2UiLCJJZCI6IjA3NGI2NWMxLTgxNjUtNDQ1OC1iMjc0LWI0M2ZhYTRjMzdjNCIsIk1vZGlmaWVkT24iOiIyMDIzLTA1LTE0VDEyOjMwOjE3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wdWJtZWQubmNiaS5ubG0ubmloLmdvdi8xMzM2NzUyOC8iLCJVcmlTdHJpbmciOiJodHRwczovL3B1Ym1lZC5uY2JpLm5sbS5uaWguZ292LzEzMzY3NTI4L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mFzc2UiLCJDcmVhdGVkT24iOiIyMDIzLTA1LTE0VDEyOjMwOjE3IiwiTW9kaWZpZWRCeSI6Il9GYXNzZSIsIklkIjoiZDQ3YzYzNGMtMjg2NS00NzM2LWE4NzctOTIyNDg1ODQwNGY4IiwiTW9kaWZpZWRPbiI6IjIwMjMtMDUtMTRUMTI6MzA6MTc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2ppZC4xOTU2LjkyIiwiVXJpU3RyaW5nIjoiaHR0cHM6Ly9kb2kub3JnLzEwLjEwMzgvamlkLjE5NTYuOT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}</w:instrText>
          </w:r>
          <w:r w:rsidR="00AC2F60">
            <w:fldChar w:fldCharType="separate"/>
          </w:r>
          <w:r w:rsidR="00AC2F60">
            <w:t>(Goldfarb and Herrmann, 1956)</w:t>
          </w:r>
          <w:r w:rsidR="00AC2F60">
            <w:fldChar w:fldCharType="end"/>
          </w:r>
        </w:sdtContent>
      </w:sdt>
      <w:r w:rsidR="006C6EF9">
        <w:t>, therefore the anti-inflammatory activity was also measured after 5 days</w:t>
      </w:r>
      <w:r>
        <w:t>.</w:t>
      </w:r>
      <w:r w:rsidR="00075670">
        <w:t xml:space="preserve"> The microbiological examination of the samples should be performed</w:t>
      </w:r>
      <w:r w:rsidR="00075670" w:rsidRPr="008F7F47">
        <w:t xml:space="preserve">. Herein </w:t>
      </w:r>
      <w:r w:rsidR="008B3E77" w:rsidRPr="008F7F47">
        <w:t>the</w:t>
      </w:r>
      <w:r w:rsidR="00075670" w:rsidRPr="008F7F47">
        <w:t xml:space="preserve"> possible contamination with molds or bacteria</w:t>
      </w:r>
      <w:r w:rsidR="00C377EA" w:rsidRPr="008F7F47">
        <w:t xml:space="preserve"> most likely</w:t>
      </w:r>
      <w:r w:rsidR="008B3E77" w:rsidRPr="008F7F47">
        <w:t xml:space="preserve"> happened</w:t>
      </w:r>
      <w:r w:rsidR="00C377EA" w:rsidRPr="008F7F47">
        <w:t xml:space="preserve"> due to the processing performed, as the cream cheese was commercially available</w:t>
      </w:r>
      <w:r w:rsidR="00075670" w:rsidRPr="008F7F47">
        <w:t>.</w:t>
      </w:r>
      <w:r w:rsidR="008B3E77" w:rsidRPr="008F7F47">
        <w:t xml:space="preserve"> </w:t>
      </w:r>
      <w:r w:rsidR="00C7685F" w:rsidRPr="008F7F47">
        <w:t>Also,</w:t>
      </w:r>
      <w:r w:rsidR="008B3E77" w:rsidRPr="008F7F47">
        <w:t xml:space="preserve"> the contamination could be due to the addition of the biomass, which </w:t>
      </w:r>
      <w:r w:rsidR="008F7F47">
        <w:t>is possibly contaminated by</w:t>
      </w:r>
      <w:r w:rsidR="008B3E77" w:rsidRPr="008F7F47">
        <w:t xml:space="preserve"> molds.</w:t>
      </w:r>
    </w:p>
    <w:p w14:paraId="03FE24E3" w14:textId="4B59C8FE" w:rsidR="00F2052A" w:rsidRDefault="00E6353E" w:rsidP="00F2052A">
      <w:pPr>
        <w:pStyle w:val="CETBodytext"/>
        <w:keepNext/>
      </w:pPr>
      <w:r>
        <w:rPr>
          <w:noProof/>
        </w:rPr>
        <w:lastRenderedPageBreak/>
        <w:drawing>
          <wp:inline distT="0" distB="0" distL="0" distR="0" wp14:anchorId="40A27712" wp14:editId="165BC0B0">
            <wp:extent cx="3312720" cy="2124000"/>
            <wp:effectExtent l="0" t="0" r="2540" b="0"/>
            <wp:docPr id="171939842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l="1037" t="1603" r="1227" b="1578"/>
                    <a:stretch/>
                  </pic:blipFill>
                  <pic:spPr bwMode="auto">
                    <a:xfrm>
                      <a:off x="0" y="0"/>
                      <a:ext cx="3312720" cy="2124000"/>
                    </a:xfrm>
                    <a:prstGeom prst="rect">
                      <a:avLst/>
                    </a:prstGeom>
                    <a:noFill/>
                    <a:ln>
                      <a:noFill/>
                    </a:ln>
                    <a:extLst>
                      <a:ext uri="{53640926-AAD7-44D8-BBD7-CCE9431645EC}">
                        <a14:shadowObscured xmlns:a14="http://schemas.microsoft.com/office/drawing/2010/main"/>
                      </a:ext>
                    </a:extLst>
                  </pic:spPr>
                </pic:pic>
              </a:graphicData>
            </a:graphic>
          </wp:inline>
        </w:drawing>
      </w:r>
    </w:p>
    <w:p w14:paraId="13FC9CFF" w14:textId="27835C6C" w:rsidR="00417A20" w:rsidRDefault="00F2052A" w:rsidP="006C6EF9">
      <w:pPr>
        <w:pStyle w:val="CETCaption"/>
      </w:pPr>
      <w:bookmarkStart w:id="3" w:name="_Ref134909587"/>
      <w:r>
        <w:t xml:space="preserve">Figure </w:t>
      </w:r>
      <w:r>
        <w:fldChar w:fldCharType="begin"/>
      </w:r>
      <w:r>
        <w:instrText xml:space="preserve"> SEQ Figure \* ARABIC </w:instrText>
      </w:r>
      <w:r>
        <w:fldChar w:fldCharType="separate"/>
      </w:r>
      <w:r w:rsidR="00FA4BE6">
        <w:rPr>
          <w:noProof/>
        </w:rPr>
        <w:t>2</w:t>
      </w:r>
      <w:r>
        <w:fldChar w:fldCharType="end"/>
      </w:r>
      <w:bookmarkEnd w:id="3"/>
      <w:r>
        <w:t>: Development of pH value of S. europaea infused cream cheese samples</w:t>
      </w:r>
      <w:r w:rsidR="00FA4BE6">
        <w:t xml:space="preserve"> on the day of preparation, </w:t>
      </w:r>
      <w:r w:rsidR="006C6EF9">
        <w:t xml:space="preserve">after </w:t>
      </w:r>
      <w:r w:rsidR="00FA4BE6">
        <w:t>5 days</w:t>
      </w:r>
      <w:r w:rsidR="00EA70CD">
        <w:t>,</w:t>
      </w:r>
      <w:r w:rsidR="00FA4BE6">
        <w:t xml:space="preserve"> and</w:t>
      </w:r>
      <w:r w:rsidR="006C6EF9">
        <w:t xml:space="preserve"> after</w:t>
      </w:r>
      <w:r w:rsidR="00FA4BE6">
        <w:t xml:space="preserve"> 8 days</w:t>
      </w:r>
      <w:r w:rsidR="00075670">
        <w:t xml:space="preserve"> of storage at 4°C</w:t>
      </w:r>
      <w:r>
        <w:t>.</w:t>
      </w:r>
    </w:p>
    <w:p w14:paraId="7382C781" w14:textId="4B8F2D1B" w:rsidR="00600535" w:rsidRDefault="004F6203" w:rsidP="00FA5F5F">
      <w:pPr>
        <w:pStyle w:val="CETheadingx"/>
      </w:pPr>
      <w:r>
        <w:t>In vitro a</w:t>
      </w:r>
      <w:r w:rsidR="00417A20">
        <w:t>nti-inflammatory activity</w:t>
      </w:r>
    </w:p>
    <w:p w14:paraId="6A83F88A" w14:textId="4AD674D7" w:rsidR="00F2052A" w:rsidRPr="00F2052A" w:rsidRDefault="00F2052A" w:rsidP="00F2052A">
      <w:pPr>
        <w:pStyle w:val="CETBodytext"/>
      </w:pPr>
      <w:r>
        <w:t xml:space="preserve">The egg albumin denaturation assays with the reference drug hydrocortisone show an increase in anti-inflammatory activity with increasing concentration of the drug, as displayed in </w:t>
      </w:r>
      <w:r>
        <w:fldChar w:fldCharType="begin"/>
      </w:r>
      <w:r>
        <w:instrText xml:space="preserve"> REF  _Ref134909944 \* Lower \h </w:instrText>
      </w:r>
      <w:r>
        <w:fldChar w:fldCharType="separate"/>
      </w:r>
      <w:r>
        <w:t xml:space="preserve">figure </w:t>
      </w:r>
      <w:r>
        <w:rPr>
          <w:noProof/>
        </w:rPr>
        <w:t>3</w:t>
      </w:r>
      <w:r>
        <w:fldChar w:fldCharType="end"/>
      </w:r>
      <w:r>
        <w:t xml:space="preserve">. </w:t>
      </w:r>
      <w:r w:rsidR="006C6EF9">
        <w:t xml:space="preserve">Approx. </w:t>
      </w:r>
      <w:r w:rsidR="0024064A">
        <w:t>1</w:t>
      </w:r>
      <w:r w:rsidR="006C6EF9">
        <w:t>0-</w:t>
      </w:r>
      <w:r w:rsidR="0024064A">
        <w:t>3</w:t>
      </w:r>
      <w:r w:rsidR="006C6EF9">
        <w:t xml:space="preserve">0 % of protein denaturation is inhibited in the measurements </w:t>
      </w:r>
      <w:r w:rsidR="00AC2F60">
        <w:t>including</w:t>
      </w:r>
      <w:r w:rsidR="006C6EF9">
        <w:t xml:space="preserve"> the hydrocortisone</w:t>
      </w:r>
      <w:r w:rsidR="00AC2F60">
        <w:t xml:space="preserve"> solutions</w:t>
      </w:r>
      <w:r w:rsidR="006C6EF9">
        <w:t xml:space="preserve">. This is </w:t>
      </w:r>
      <w:r w:rsidR="00A36DF0">
        <w:t>analog</w:t>
      </w:r>
      <w:r w:rsidR="006C6EF9">
        <w:t xml:space="preserve"> </w:t>
      </w:r>
      <w:r w:rsidR="00635309">
        <w:t>to</w:t>
      </w:r>
      <w:r w:rsidR="006C6EF9">
        <w:t xml:space="preserve"> the results</w:t>
      </w:r>
      <w:r w:rsidR="0024064A">
        <w:t xml:space="preserve"> </w:t>
      </w:r>
      <w:sdt>
        <w:sdtPr>
          <w:alias w:val="To edit, see citavi.com/edit"/>
          <w:tag w:val="CitaviPlaceholder#ccbe855d-46e4-4e80-92a6-7ca7baa17742"/>
          <w:id w:val="365652317"/>
          <w:placeholder>
            <w:docPart w:val="DefaultPlaceholder_-1854013440"/>
          </w:placeholder>
        </w:sdtPr>
        <w:sdtContent>
          <w:r w:rsidR="0024064A">
            <w:fldChar w:fldCharType="begin"/>
          </w:r>
          <w:r w:rsidR="0024064A">
            <w:instrText>ADDIN CitaviPlaceholder{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EuMDEuMjAxMiIsIkRvaSI6IjEwLjEwMTYvUzIyMjEtMTY5MSgxMik2MDE1NC0z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d3cuc2NpZW5jZWRpcmVjdC5jb20vc2NpZW5jZS9hcnRpY2xlL3BpaS9TMjIyMTE2OTExMjYwMTU0MyIsIlVyaVN0cmluZyI6Imh0dHBzOi8vd3d3LnNjaWVuY2VkaXJlY3QuY29tL3NjaWVuY2UvYXJ0aWNsZS9waWkvUzIyMjExNjkxMTI2MDE1ND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hc3NlIiwiQ3JlYXRlZE9uIjoiMjAyMy0wNS0xNFQxMDozNTowMSIsIk1vZGlmaWVkQnkiOiJfRmFzc2UiLCJJZCI6ImIwNTgwNjVmLTVkYmEtNDE2ZS04ZjUzLTBjOWE3MTExMDY1MyIsIk1vZGlmaWVkT24iOiIyMDIzLTA1LTE0VDEwOjM1OjAx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TMjIyMS0xNjkxKDEyKTYwMTU0LTMiLCJVcmlTdHJpbmciOiJodHRwczovL2RvaS5vcmcvMTAuMTAxNi9TMjIyMS0xNjkxKDEyKTYwMTU0LTM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}</w:instrText>
          </w:r>
          <w:r w:rsidR="0024064A">
            <w:fldChar w:fldCharType="separate"/>
          </w:r>
          <w:r w:rsidR="0024064A">
            <w:t>Chandra et al.</w:t>
          </w:r>
          <w:r w:rsidR="0024064A">
            <w:fldChar w:fldCharType="end"/>
          </w:r>
        </w:sdtContent>
      </w:sdt>
      <w:r w:rsidR="0024064A">
        <w:t xml:space="preserve"> </w:t>
      </w:r>
      <w:sdt>
        <w:sdtPr>
          <w:alias w:val="To edit, see citavi.com/edit"/>
          <w:tag w:val="CitaviPlaceholder#1dd4d7f4-7f43-4df8-b16e-ad3009380c5b"/>
          <w:id w:val="-709039710"/>
          <w:placeholder>
            <w:docPart w:val="DefaultPlaceholder_-1854013440"/>
          </w:placeholder>
        </w:sdtPr>
        <w:sdtContent>
          <w:r w:rsidR="0024064A">
            <w:fldChar w:fldCharType="begin"/>
          </w:r>
          <w:r w:rsidR="0024064A">
            <w:instrText>ADDIN CitaviPlaceholder{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AxLjIwMTIiLCJEb2kiOiIxMC4xMDE2L1MyMjIxLTE2OTEoMTIpNjAxNTQtMy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3d3LnNjaWVuY2VkaXJlY3QuY29tL3NjaWVuY2UvYXJ0aWNsZS9waWkvUzIyMjExNjkxMTI2MDE1NDMiLCJVcmlTdHJpbmciOiJodHRwczovL3d3dy5zY2llbmNlZGlyZWN0LmNvbS9zY2llbmNlL2FydGljbGUvcGlpL1MyMjIxMTY5MTEyNjAxNTQ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GYXNzZSIsIkNyZWF0ZWRPbiI6IjIwMjMtMDUtMTRUMTA6MzU6MDEiLCJNb2RpZmllZEJ5IjoiX0Zhc3NlIiwiSWQiOiJiMDU4MDY1Zi01ZGJhLTQxNmUtOGY1My0wYzlhNzExMTA2NTMiLCJNb2RpZmllZE9uIjoiMjAyMy0wNS0xNFQxMDozNTowM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UzIyMjEtMTY5MSgxMik2MDE1NC0zIiwiVXJpU3RyaW5nIjoiaHR0cHM6Ly9kb2kub3JnLzEwLjEwMTYvUzIyMjEtMTY5MSgxMik2MDE1NC0z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}</w:instrText>
          </w:r>
          <w:r w:rsidR="0024064A">
            <w:fldChar w:fldCharType="separate"/>
          </w:r>
          <w:r w:rsidR="0024064A">
            <w:t>(2012)</w:t>
          </w:r>
          <w:r w:rsidR="0024064A">
            <w:fldChar w:fldCharType="end"/>
          </w:r>
        </w:sdtContent>
      </w:sdt>
      <w:r w:rsidR="006C6EF9">
        <w:t xml:space="preserve"> reported</w:t>
      </w:r>
      <w:r w:rsidR="00AC2F60">
        <w:t xml:space="preserve"> for diclofenac </w:t>
      </w:r>
      <w:r w:rsidR="00004772">
        <w:t xml:space="preserve">sodium </w:t>
      </w:r>
      <w:r w:rsidR="00AC2F60">
        <w:t xml:space="preserve">as </w:t>
      </w:r>
      <w:r w:rsidR="00EA70CD">
        <w:t xml:space="preserve">a </w:t>
      </w:r>
      <w:r w:rsidR="00EE72A8">
        <w:t xml:space="preserve">NSAID </w:t>
      </w:r>
      <w:r w:rsidR="00AC2F60">
        <w:t>reference drug</w:t>
      </w:r>
      <w:r w:rsidR="005C61CB">
        <w:t xml:space="preserve"> and the measured differences are considered statistically significant (p = 0.0015)</w:t>
      </w:r>
      <w:r w:rsidR="006C6EF9">
        <w:t>.</w:t>
      </w:r>
    </w:p>
    <w:p w14:paraId="18929FE1" w14:textId="77777777" w:rsidR="004D4BA8" w:rsidRDefault="004D4BA8" w:rsidP="00600535">
      <w:pPr>
        <w:pStyle w:val="CETBodytext"/>
        <w:rPr>
          <w:lang w:val="en-GB"/>
        </w:rPr>
      </w:pPr>
    </w:p>
    <w:p w14:paraId="3CF142E1" w14:textId="233FDCFA" w:rsidR="00F2052A" w:rsidRDefault="00E6353E" w:rsidP="00F2052A">
      <w:pPr>
        <w:pStyle w:val="CETBodytext"/>
        <w:keepNext/>
      </w:pPr>
      <w:r>
        <w:rPr>
          <w:noProof/>
        </w:rPr>
        <w:drawing>
          <wp:inline distT="0" distB="0" distL="0" distR="0" wp14:anchorId="7C00F77E" wp14:editId="6B86243C">
            <wp:extent cx="3349081" cy="2160000"/>
            <wp:effectExtent l="0" t="0" r="3810" b="0"/>
            <wp:docPr id="172648336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l="1308" t="1348" r="1021" b="1327"/>
                    <a:stretch/>
                  </pic:blipFill>
                  <pic:spPr bwMode="auto">
                    <a:xfrm>
                      <a:off x="0" y="0"/>
                      <a:ext cx="3349081" cy="2160000"/>
                    </a:xfrm>
                    <a:prstGeom prst="rect">
                      <a:avLst/>
                    </a:prstGeom>
                    <a:noFill/>
                    <a:ln>
                      <a:noFill/>
                    </a:ln>
                    <a:extLst>
                      <a:ext uri="{53640926-AAD7-44D8-BBD7-CCE9431645EC}">
                        <a14:shadowObscured xmlns:a14="http://schemas.microsoft.com/office/drawing/2010/main"/>
                      </a:ext>
                    </a:extLst>
                  </pic:spPr>
                </pic:pic>
              </a:graphicData>
            </a:graphic>
          </wp:inline>
        </w:drawing>
      </w:r>
    </w:p>
    <w:p w14:paraId="0E9F9373" w14:textId="11383FEE" w:rsidR="00F2052A" w:rsidRDefault="00F2052A" w:rsidP="00F2052A">
      <w:pPr>
        <w:pStyle w:val="CETCaption"/>
      </w:pPr>
      <w:bookmarkStart w:id="4" w:name="_Ref134909944"/>
      <w:r>
        <w:t xml:space="preserve">Figure </w:t>
      </w:r>
      <w:r>
        <w:fldChar w:fldCharType="begin"/>
      </w:r>
      <w:r>
        <w:instrText xml:space="preserve"> SEQ Figure \* ARABIC </w:instrText>
      </w:r>
      <w:r>
        <w:fldChar w:fldCharType="separate"/>
      </w:r>
      <w:r w:rsidR="00FA4BE6">
        <w:rPr>
          <w:noProof/>
        </w:rPr>
        <w:t>3</w:t>
      </w:r>
      <w:r>
        <w:fldChar w:fldCharType="end"/>
      </w:r>
      <w:bookmarkEnd w:id="4"/>
      <w:r>
        <w:t xml:space="preserve">: </w:t>
      </w:r>
      <w:r w:rsidR="006C6EF9">
        <w:t>Egg albumin denaturation with different concentrations of hydrocortisone (1 </w:t>
      </w:r>
      <w:r w:rsidR="006C6EF9">
        <w:rPr>
          <w:rFonts w:cs="Arial"/>
        </w:rPr>
        <w:t>µ</w:t>
      </w:r>
      <w:r w:rsidR="006C6EF9">
        <w:t>g/mL – 1,000 </w:t>
      </w:r>
      <w:r w:rsidR="006C6EF9">
        <w:rPr>
          <w:rFonts w:cs="Arial"/>
        </w:rPr>
        <w:t>µ</w:t>
      </w:r>
      <w:r w:rsidR="006C6EF9">
        <w:t xml:space="preserve">g/mL) in the reaction mixture </w:t>
      </w:r>
    </w:p>
    <w:p w14:paraId="16036140" w14:textId="336F2E4F" w:rsidR="00004772" w:rsidRDefault="00882477" w:rsidP="001F5875">
      <w:pPr>
        <w:pStyle w:val="CETBodytext"/>
      </w:pPr>
      <w:r>
        <w:t xml:space="preserve">The results of the protein denaturation experiments are displayed in </w:t>
      </w:r>
      <w:r>
        <w:fldChar w:fldCharType="begin"/>
      </w:r>
      <w:r>
        <w:instrText xml:space="preserve"> REF  _Ref134960440 \* Lower \h </w:instrText>
      </w:r>
      <w:r w:rsidR="001F5875">
        <w:instrText xml:space="preserve"> \* MERGEFORMAT </w:instrText>
      </w:r>
      <w:r>
        <w:fldChar w:fldCharType="separate"/>
      </w:r>
      <w:r>
        <w:t xml:space="preserve">figure </w:t>
      </w:r>
      <w:r>
        <w:rPr>
          <w:noProof/>
        </w:rPr>
        <w:t>4</w:t>
      </w:r>
      <w:r>
        <w:fldChar w:fldCharType="end"/>
      </w:r>
      <w:r>
        <w:t xml:space="preserve">. The egg albumin denaturation is </w:t>
      </w:r>
      <w:r w:rsidR="00004772">
        <w:t xml:space="preserve">increasingly </w:t>
      </w:r>
      <w:r>
        <w:t xml:space="preserve">inhibited in the samples with increasing </w:t>
      </w:r>
      <w:r w:rsidRPr="00882477">
        <w:rPr>
          <w:i/>
          <w:iCs/>
        </w:rPr>
        <w:t>S. europaea</w:t>
      </w:r>
      <w:r>
        <w:t xml:space="preserve"> concentration </w:t>
      </w:r>
      <w:r w:rsidR="00004772">
        <w:t>in comparison to the</w:t>
      </w:r>
      <w:r>
        <w:t xml:space="preserve"> control. After 5 days of storage</w:t>
      </w:r>
      <w:r w:rsidR="00EA70CD">
        <w:t>,</w:t>
      </w:r>
      <w:r>
        <w:t xml:space="preserve"> the inhibition is still detected in similar quantities. </w:t>
      </w:r>
      <w:r w:rsidR="005C61CB">
        <w:t>Bot</w:t>
      </w:r>
      <w:r w:rsidR="00586D59">
        <w:t xml:space="preserve">h direct measurement and measurement after 5 days are statistically significant with p = 0.0014 and p = 0.0031, respectively. </w:t>
      </w:r>
      <w:r w:rsidR="00EE72A8">
        <w:t>From this</w:t>
      </w:r>
      <w:r w:rsidR="00635309">
        <w:t>,</w:t>
      </w:r>
      <w:r w:rsidR="00EE72A8">
        <w:t xml:space="preserve"> it can be concluded that the anti-inflammatory properties of the formulated cream cheese products are stable during the storage period</w:t>
      </w:r>
      <w:r w:rsidR="00BA5FA9">
        <w:t>, although a shift in pH value was detected</w:t>
      </w:r>
      <w:r w:rsidR="00EE72A8">
        <w:t xml:space="preserve">. If this is also valid for longer storage periods has to be </w:t>
      </w:r>
      <w:r w:rsidR="00BA5FA9">
        <w:t>examined</w:t>
      </w:r>
      <w:r w:rsidR="00EE72A8">
        <w:t xml:space="preserve"> further.</w:t>
      </w:r>
    </w:p>
    <w:p w14:paraId="75BA9E46" w14:textId="528D1F65" w:rsidR="00FA4BE6" w:rsidRDefault="00DB6E3C" w:rsidP="00004772">
      <w:pPr>
        <w:pStyle w:val="CETBodytext"/>
        <w:keepNext/>
        <w:keepLines/>
        <w:jc w:val="left"/>
      </w:pPr>
      <w:r>
        <w:rPr>
          <w:noProof/>
        </w:rPr>
        <w:lastRenderedPageBreak/>
        <w:drawing>
          <wp:inline distT="0" distB="0" distL="0" distR="0" wp14:anchorId="7F0BF17E" wp14:editId="28D6BA7D">
            <wp:extent cx="3678072" cy="2339984"/>
            <wp:effectExtent l="0" t="0" r="0" b="3175"/>
            <wp:docPr id="16669423"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a:extLst>
                        <a:ext uri="{28A0092B-C50C-407E-A947-70E740481C1C}">
                          <a14:useLocalDpi xmlns:a14="http://schemas.microsoft.com/office/drawing/2010/main" val="0"/>
                        </a:ext>
                      </a:extLst>
                    </a:blip>
                    <a:srcRect l="733" t="1132" r="533" b="1819"/>
                    <a:stretch/>
                  </pic:blipFill>
                  <pic:spPr bwMode="auto">
                    <a:xfrm>
                      <a:off x="0" y="0"/>
                      <a:ext cx="3679428" cy="2340847"/>
                    </a:xfrm>
                    <a:prstGeom prst="rect">
                      <a:avLst/>
                    </a:prstGeom>
                    <a:noFill/>
                    <a:ln>
                      <a:noFill/>
                    </a:ln>
                    <a:extLst>
                      <a:ext uri="{53640926-AAD7-44D8-BBD7-CCE9431645EC}">
                        <a14:shadowObscured xmlns:a14="http://schemas.microsoft.com/office/drawing/2010/main"/>
                      </a:ext>
                    </a:extLst>
                  </pic:spPr>
                </pic:pic>
              </a:graphicData>
            </a:graphic>
          </wp:inline>
        </w:drawing>
      </w:r>
    </w:p>
    <w:p w14:paraId="6684D63D" w14:textId="4DF87350" w:rsidR="00882477" w:rsidRDefault="00FA4BE6" w:rsidP="00BA5FA9">
      <w:pPr>
        <w:pStyle w:val="CETCaption"/>
      </w:pPr>
      <w:bookmarkStart w:id="5" w:name="_Ref134960440"/>
      <w:r>
        <w:t xml:space="preserve">Figure </w:t>
      </w:r>
      <w:r>
        <w:fldChar w:fldCharType="begin"/>
      </w:r>
      <w:r>
        <w:instrText xml:space="preserve"> SEQ Figure \* ARABIC </w:instrText>
      </w:r>
      <w:r>
        <w:fldChar w:fldCharType="separate"/>
      </w:r>
      <w:r>
        <w:rPr>
          <w:noProof/>
        </w:rPr>
        <w:t>4</w:t>
      </w:r>
      <w:r>
        <w:fldChar w:fldCharType="end"/>
      </w:r>
      <w:bookmarkEnd w:id="5"/>
      <w:r>
        <w:t xml:space="preserve">: </w:t>
      </w:r>
      <w:r w:rsidR="006C6EF9">
        <w:t xml:space="preserve">Egg albumin denaturation in 10 mg/mL concentrations of cream cheese with </w:t>
      </w:r>
      <w:r w:rsidR="00EA70CD">
        <w:t xml:space="preserve">the </w:t>
      </w:r>
      <w:r w:rsidR="006C6EF9">
        <w:t>addition of different concentrations of S. europaea (0.5 %; 1</w:t>
      </w:r>
      <w:r w:rsidR="00A41E1A">
        <w:t>.0</w:t>
      </w:r>
      <w:r w:rsidR="006C6EF9">
        <w:t xml:space="preserve"> %; 1.5 %) in reference to the control of cream cheese without </w:t>
      </w:r>
      <w:r w:rsidR="00EA70CD">
        <w:t xml:space="preserve">the </w:t>
      </w:r>
      <w:r w:rsidR="006C6EF9">
        <w:t xml:space="preserve">addition of S. europaea. The first measurement was taken directly after cooling </w:t>
      </w:r>
      <w:r w:rsidR="002F41C7">
        <w:t>(</w:t>
      </w:r>
      <w:r w:rsidR="002F41C7" w:rsidRPr="002F41C7">
        <w:rPr>
          <w:rFonts w:cs="Arial"/>
          <w:color w:val="008000"/>
        </w:rPr>
        <w:t>■</w:t>
      </w:r>
      <w:r w:rsidR="002F41C7">
        <w:t xml:space="preserve">) </w:t>
      </w:r>
      <w:r w:rsidR="006C6EF9">
        <w:t>and the second was taken after 5 days of storage</w:t>
      </w:r>
      <w:r w:rsidR="00075670">
        <w:t xml:space="preserve"> at 4°C</w:t>
      </w:r>
      <w:r w:rsidR="002F41C7">
        <w:t xml:space="preserve"> (</w:t>
      </w:r>
      <w:r w:rsidR="002F41C7" w:rsidRPr="002F41C7">
        <w:rPr>
          <w:rFonts w:cs="Arial"/>
          <w:color w:val="4F81BD" w:themeColor="accent1"/>
        </w:rPr>
        <w:t>■</w:t>
      </w:r>
      <w:r w:rsidR="002F41C7">
        <w:t>)</w:t>
      </w:r>
      <w:r w:rsidR="006C6EF9">
        <w:t>.</w:t>
      </w:r>
    </w:p>
    <w:p w14:paraId="58E1F924" w14:textId="4FC7C316" w:rsidR="00882477" w:rsidRDefault="00882477" w:rsidP="00BA5FA9">
      <w:pPr>
        <w:pStyle w:val="CETBodytext"/>
      </w:pPr>
      <w:r>
        <w:t xml:space="preserve">The denaturation inhibition is also summarized in </w:t>
      </w:r>
      <w:r>
        <w:fldChar w:fldCharType="begin"/>
      </w:r>
      <w:r>
        <w:instrText xml:space="preserve"> REF  _Ref134961199 \* Lower \h </w:instrText>
      </w:r>
      <w:r>
        <w:fldChar w:fldCharType="separate"/>
      </w:r>
      <w:r>
        <w:t xml:space="preserve">table </w:t>
      </w:r>
      <w:r>
        <w:rPr>
          <w:noProof/>
        </w:rPr>
        <w:t>1</w:t>
      </w:r>
      <w:r>
        <w:fldChar w:fldCharType="end"/>
      </w:r>
      <w:r>
        <w:t xml:space="preserve">. Measured inhibition rates are comparable with those of plant extracts as reported by </w:t>
      </w:r>
      <w:sdt>
        <w:sdtPr>
          <w:alias w:val="To edit, see citavi.com/edit"/>
          <w:tag w:val="CitaviPlaceholder#0546a56f-970c-4fca-bee5-165218c3170e"/>
          <w:id w:val="1840584132"/>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Fzc29jaWF0ZVdpdGhQbGFjZWhvbGRlclRhZyI6IkNpdGF2aVBsYWNlaG9sZGVyIzdiYWE5YWM5LWU0MmMtNDk5Ny1iYjcyLTA5ZTFjMDM0MjA5ZiIsIkVudHJpZXMiOlt7IiRpZCI6IjIiLCIkdHlwZSI6IlN3aXNzQWNhZGVtaWMuQ2l0YXZpLkNpdGF0aW9ucy5Xb3JkUGxhY2Vob2xkZXJFbnRyeSwgU3dpc3NBY2FkZW1pYy5DaXRhdmkiLCJJZCI6ImIwYTUxNTQwLTRiNzMtNDcyZi05YTc4LTExODEzNDQyMzVmZCIsIlJhbmdlTGVuZ3RoIjoxNywiUmVmZXJlbmNlSWQiOiI3NzIyYjdjYS1mNjEyLTQwYTgtYTIzMi0xZDY3NjEyOGRiM2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jYzOTgyMiIsIlVyaVN0cmluZyI6Imh0dHBzOi8vd3d3Lm5jYmkubmxtLm5paC5nb3YvcG1jL2FydGljbGVzL1BNQzY2Mzk4M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Zhc3NlIiwiQ3JlYXRlZE9uIjoiMjAyMy0wNS0xNFQxMDoyMTo0OCIsIk1vZGlmaWVkQnkiOiJfRmFzc2UiLCJJZCI6ImY5YzhlZWNmLTg3Y2MtNDZjMC05MGE5LTc4MDA4YTFkMmVjZCIsIk1vZGlmaWVkT24iOiIyMDIzLTA1LTE0VDEwOjIxOjQ4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zNjcxNDciLCJVcmlTdHJpbmciOiJodHRwOi8vd3d3Lm5jYmkubmxtLm5paC5nb3YvcHVibWVkLzMxMzY3MTQ3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YXNzZSIsIkNyZWF0ZWRPbiI6IjIwMjMtMDUtMTRUMTA6MjE6NDgiLCJNb2RpZmllZEJ5IjoiX0Zhc3NlIiwiSWQiOiI0MmUxZWY3NS1mODlkLTQwZDUtYjgxMC05ZTRlNmYxNTA0YzkiLCJNb2RpZmllZE9uIjoiMjAyMy0wNS0xNFQxMDoyMTo0O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QxMDMvYXl1LkFZVV8yN18xOCIsIlVyaVN0cmluZyI6Imh0dHBzOi8vZG9pLm9yZy8xMC40MTAzL2F5dS5BWVVfMjdfMT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}</w:instrText>
          </w:r>
          <w:r>
            <w:fldChar w:fldCharType="separate"/>
          </w:r>
          <w:r>
            <w:t>Dharmadeva et al.</w:t>
          </w:r>
          <w:r>
            <w:fldChar w:fldCharType="end"/>
          </w:r>
        </w:sdtContent>
      </w:sdt>
      <w:r>
        <w:t xml:space="preserve"> </w:t>
      </w:r>
      <w:sdt>
        <w:sdtPr>
          <w:alias w:val="To edit, see citavi.com/edit"/>
          <w:tag w:val="CitaviPlaceholder#7baa9ac9-e42c-4997-bb72-09e1c034209f"/>
          <w:id w:val="-992404253"/>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Fzc29jaWF0ZVdpdGhQbGFjZWhvbGRlclRhZyI6IkNpdGF2aVBsYWNlaG9sZGVyIzA1NDZhNTZmLTk3MGMtNGZjYS1iZWU1LTE2NTIxOGMzMTcwZSIsIkVudHJpZXMiOlt7IiRpZCI6IjIiLCIkdHlwZSI6IlN3aXNzQWNhZGVtaWMuQ2l0YXZpLkNpdGF0aW9ucy5Xb3JkUGxhY2Vob2xkZXJFbnRyeSwgU3dpc3NBY2FkZW1pYy5DaXRhdmkiLCJJZCI6IjViNjBmOGQyLTQ3NTUtNDgwNi04MjEzLTBiZTU4YzZiMTRhMyIsIlJhbmdlTGVuZ3RoIjo2LCJSZWZlcmVuY2VJZCI6Ijc3MjJiN2NhLWY2MTItNDBhOC1hMjMyLTFkNjc2MTI4ZGIz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lBNQzY2Mzk4MjIiLCJVcmlTdHJpbmciOiJodHRwczovL3d3dy5uY2JpLm5sbS5uaWguZ292L3BtYy9hcnRpY2xlcy9QTUM2NjM5ODI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GYXNzZSIsIkNyZWF0ZWRPbiI6IjIwMjMtMDUtMTRUMTA6MjE6NDgiLCJNb2RpZmllZEJ5IjoiX0Zhc3NlIiwiSWQiOiJmOWM4ZWVjZi04N2NjLTQ2YzAtOTBhOS03ODAwOGExZDJlY2QiLCJNb2RpZmllZE9uIjoiMjAyMy0wNS0xNFQxMDoyMTo0O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xMzY3MTQ3IiwiVXJpU3RyaW5nIjoiaHR0cDovL3d3dy5uY2JpLm5sbS5uaWguZ292L3B1Ym1lZC8zMTM2NzE0N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Fzc2UiLCJDcmVhdGVkT24iOiIyMDIzLTA1LTE0VDEwOjIxOjQ4IiwiTW9kaWZpZWRCeSI6Il9GYXNzZSIsIklkIjoiNDJlMWVmNzUtZjg5ZC00MGQ1LWI4MTAtOWU0ZTZmMTUwNGM5IiwiTW9kaWZpZWRPbiI6IjIwMjMtMDUtMTRUMTA6MjE6NDg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0MTAzL2F5dS5BWVVfMjdfMTgiLCJVcmlTdHJpbmciOiJodHRwczovL2RvaS5vcmcvMTAuNDEwMy9heXUuQVlVXzI3XzE4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}</w:instrText>
          </w:r>
          <w:r>
            <w:fldChar w:fldCharType="separate"/>
          </w:r>
          <w:r>
            <w:t>(2018)</w:t>
          </w:r>
          <w:r>
            <w:fldChar w:fldCharType="end"/>
          </w:r>
        </w:sdtContent>
      </w:sdt>
      <w:r w:rsidR="00004772">
        <w:t xml:space="preserve"> to be between 10-20 %</w:t>
      </w:r>
      <w:r>
        <w:t>.</w:t>
      </w:r>
    </w:p>
    <w:p w14:paraId="49819944" w14:textId="3FBBA0AC" w:rsidR="00882477" w:rsidRDefault="00882477" w:rsidP="006A0C36">
      <w:pPr>
        <w:pStyle w:val="CETCaption"/>
        <w:keepNext/>
        <w:keepLines/>
      </w:pPr>
      <w:bookmarkStart w:id="6" w:name="_Ref134961199"/>
      <w:r>
        <w:t xml:space="preserve">Table </w:t>
      </w:r>
      <w:r>
        <w:fldChar w:fldCharType="begin"/>
      </w:r>
      <w:r>
        <w:instrText xml:space="preserve"> SEQ Table \* ARABIC </w:instrText>
      </w:r>
      <w:r>
        <w:fldChar w:fldCharType="separate"/>
      </w:r>
      <w:r>
        <w:rPr>
          <w:noProof/>
        </w:rPr>
        <w:t>1</w:t>
      </w:r>
      <w:r>
        <w:fldChar w:fldCharType="end"/>
      </w:r>
      <w:bookmarkEnd w:id="6"/>
      <w:r>
        <w:t>:</w:t>
      </w:r>
      <w:r w:rsidRPr="00882477">
        <w:t xml:space="preserve"> </w:t>
      </w:r>
      <w:r>
        <w:t>Protein denaturation inhibition in cream cheese samples with 0.5 %, 1</w:t>
      </w:r>
      <w:r w:rsidR="00A41E1A">
        <w:t>.0</w:t>
      </w:r>
      <w:r>
        <w:t> %</w:t>
      </w:r>
      <w:r w:rsidR="00EA70CD">
        <w:t>,</w:t>
      </w:r>
      <w:r>
        <w:t xml:space="preserve"> and 1.5 % addition of dried S. europaea biomass in reference to cream cheese without </w:t>
      </w:r>
      <w:r w:rsidR="00EA70CD">
        <w:t xml:space="preserve">the </w:t>
      </w:r>
      <w:r>
        <w:t>addition of biomass (control). Measurements were taken directly and after 5 days of storage.</w:t>
      </w:r>
    </w:p>
    <w:tbl>
      <w:tblPr>
        <w:tblW w:w="8719"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737"/>
        <w:gridCol w:w="941"/>
        <w:gridCol w:w="1555"/>
        <w:gridCol w:w="1743"/>
        <w:gridCol w:w="1743"/>
      </w:tblGrid>
      <w:tr w:rsidR="00A76F17" w:rsidRPr="00B57B36" w14:paraId="4A72AAF9" w14:textId="77777777" w:rsidTr="00075670">
        <w:trPr>
          <w:trHeight w:val="447"/>
        </w:trPr>
        <w:tc>
          <w:tcPr>
            <w:tcW w:w="2737" w:type="dxa"/>
            <w:tcBorders>
              <w:top w:val="single" w:sz="12" w:space="0" w:color="008000"/>
              <w:bottom w:val="single" w:sz="6" w:space="0" w:color="008000"/>
            </w:tcBorders>
            <w:shd w:val="clear" w:color="auto" w:fill="FFFFFF"/>
          </w:tcPr>
          <w:p w14:paraId="302AE56A" w14:textId="5DA94C15" w:rsidR="006C6EF9" w:rsidRPr="00B57B36" w:rsidRDefault="006C6EF9" w:rsidP="006A0C36">
            <w:pPr>
              <w:pStyle w:val="CETBodytext"/>
              <w:keepNext/>
              <w:keepLines/>
              <w:rPr>
                <w:lang w:val="en-GB"/>
              </w:rPr>
            </w:pPr>
          </w:p>
        </w:tc>
        <w:tc>
          <w:tcPr>
            <w:tcW w:w="941" w:type="dxa"/>
            <w:tcBorders>
              <w:top w:val="single" w:sz="12" w:space="0" w:color="008000"/>
              <w:bottom w:val="single" w:sz="6" w:space="0" w:color="008000"/>
            </w:tcBorders>
            <w:shd w:val="clear" w:color="auto" w:fill="FFFFFF"/>
          </w:tcPr>
          <w:p w14:paraId="78AFF25D" w14:textId="64101E05" w:rsidR="006C6EF9" w:rsidRPr="00B57B36" w:rsidRDefault="006C6EF9" w:rsidP="006A0C36">
            <w:pPr>
              <w:pStyle w:val="CETBodytext"/>
              <w:keepNext/>
              <w:keepLines/>
              <w:jc w:val="center"/>
              <w:rPr>
                <w:lang w:val="en-GB"/>
              </w:rPr>
            </w:pPr>
            <w:r>
              <w:rPr>
                <w:lang w:val="en-GB"/>
              </w:rPr>
              <w:t>Control</w:t>
            </w:r>
          </w:p>
        </w:tc>
        <w:tc>
          <w:tcPr>
            <w:tcW w:w="1555" w:type="dxa"/>
            <w:tcBorders>
              <w:top w:val="single" w:sz="12" w:space="0" w:color="008000"/>
              <w:bottom w:val="single" w:sz="6" w:space="0" w:color="008000"/>
            </w:tcBorders>
            <w:shd w:val="clear" w:color="auto" w:fill="FFFFFF"/>
          </w:tcPr>
          <w:p w14:paraId="20AEB982" w14:textId="0C6CC6C0" w:rsidR="006C6EF9" w:rsidRDefault="006C6EF9" w:rsidP="006A0C36">
            <w:pPr>
              <w:pStyle w:val="CETBodytext"/>
              <w:keepNext/>
              <w:keepLines/>
              <w:jc w:val="center"/>
              <w:rPr>
                <w:lang w:val="en-GB"/>
              </w:rPr>
            </w:pPr>
            <w:r>
              <w:rPr>
                <w:lang w:val="en-GB"/>
              </w:rPr>
              <w:t>0.5 %</w:t>
            </w:r>
          </w:p>
          <w:p w14:paraId="10F1D858" w14:textId="41F9A153" w:rsidR="006C6EF9" w:rsidRPr="00B57B36" w:rsidRDefault="006C6EF9" w:rsidP="006A0C36">
            <w:pPr>
              <w:pStyle w:val="CETBodytext"/>
              <w:keepNext/>
              <w:keepLines/>
              <w:jc w:val="center"/>
              <w:rPr>
                <w:lang w:val="en-GB"/>
              </w:rPr>
            </w:pPr>
            <w:r w:rsidRPr="006C6EF9">
              <w:rPr>
                <w:i/>
                <w:iCs/>
                <w:lang w:val="en-GB"/>
              </w:rPr>
              <w:t>S. europaea</w:t>
            </w:r>
          </w:p>
        </w:tc>
        <w:tc>
          <w:tcPr>
            <w:tcW w:w="1743" w:type="dxa"/>
            <w:tcBorders>
              <w:top w:val="single" w:sz="12" w:space="0" w:color="008000"/>
              <w:bottom w:val="single" w:sz="6" w:space="0" w:color="008000"/>
            </w:tcBorders>
            <w:shd w:val="clear" w:color="auto" w:fill="FFFFFF"/>
          </w:tcPr>
          <w:p w14:paraId="6BF7DBFB" w14:textId="18061528" w:rsidR="006C6EF9" w:rsidRDefault="006C6EF9" w:rsidP="006A0C36">
            <w:pPr>
              <w:pStyle w:val="CETBodytext"/>
              <w:keepNext/>
              <w:keepLines/>
              <w:ind w:right="-1"/>
              <w:jc w:val="center"/>
              <w:rPr>
                <w:lang w:val="en-GB"/>
              </w:rPr>
            </w:pPr>
            <w:r>
              <w:rPr>
                <w:lang w:val="en-GB"/>
              </w:rPr>
              <w:t>1</w:t>
            </w:r>
            <w:r w:rsidR="00A41E1A">
              <w:rPr>
                <w:lang w:val="en-GB"/>
              </w:rPr>
              <w:t>.0</w:t>
            </w:r>
            <w:r>
              <w:rPr>
                <w:lang w:val="en-GB"/>
              </w:rPr>
              <w:t xml:space="preserve"> %</w:t>
            </w:r>
          </w:p>
          <w:p w14:paraId="29055381" w14:textId="6A0F6739" w:rsidR="006C6EF9" w:rsidRPr="00B57B36" w:rsidRDefault="006C6EF9" w:rsidP="006A0C36">
            <w:pPr>
              <w:pStyle w:val="CETBodytext"/>
              <w:keepNext/>
              <w:keepLines/>
              <w:ind w:right="-1"/>
              <w:jc w:val="center"/>
              <w:rPr>
                <w:rFonts w:cs="Arial"/>
                <w:szCs w:val="18"/>
                <w:lang w:val="en-GB"/>
              </w:rPr>
            </w:pPr>
            <w:r w:rsidRPr="006C6EF9">
              <w:rPr>
                <w:i/>
                <w:iCs/>
                <w:lang w:val="en-GB"/>
              </w:rPr>
              <w:t>S. europaea</w:t>
            </w:r>
          </w:p>
        </w:tc>
        <w:tc>
          <w:tcPr>
            <w:tcW w:w="1743" w:type="dxa"/>
            <w:tcBorders>
              <w:top w:val="single" w:sz="12" w:space="0" w:color="008000"/>
              <w:bottom w:val="single" w:sz="6" w:space="0" w:color="008000"/>
            </w:tcBorders>
            <w:shd w:val="clear" w:color="auto" w:fill="FFFFFF"/>
          </w:tcPr>
          <w:p w14:paraId="26BD87A6" w14:textId="6B3907A9" w:rsidR="006C6EF9" w:rsidRDefault="006C6EF9" w:rsidP="006A0C36">
            <w:pPr>
              <w:pStyle w:val="CETBodytext"/>
              <w:keepNext/>
              <w:keepLines/>
              <w:ind w:right="-1"/>
              <w:jc w:val="center"/>
              <w:rPr>
                <w:lang w:val="en-GB"/>
              </w:rPr>
            </w:pPr>
            <w:r>
              <w:rPr>
                <w:lang w:val="en-GB"/>
              </w:rPr>
              <w:t>1.5 %</w:t>
            </w:r>
          </w:p>
          <w:p w14:paraId="4C6143CB" w14:textId="1EBF2A11" w:rsidR="006C6EF9" w:rsidRPr="00B57B36" w:rsidRDefault="006C6EF9" w:rsidP="006A0C36">
            <w:pPr>
              <w:pStyle w:val="CETBodytext"/>
              <w:keepNext/>
              <w:keepLines/>
              <w:ind w:right="-1"/>
              <w:jc w:val="center"/>
              <w:rPr>
                <w:rFonts w:cs="Arial"/>
                <w:szCs w:val="18"/>
                <w:lang w:val="en-GB"/>
              </w:rPr>
            </w:pPr>
            <w:r w:rsidRPr="006C6EF9">
              <w:rPr>
                <w:i/>
                <w:iCs/>
                <w:lang w:val="en-GB"/>
              </w:rPr>
              <w:t>S. europaea</w:t>
            </w:r>
          </w:p>
        </w:tc>
      </w:tr>
      <w:tr w:rsidR="00A76F17" w:rsidRPr="00B57B36" w14:paraId="41BC50B3" w14:textId="77777777" w:rsidTr="00075670">
        <w:trPr>
          <w:trHeight w:val="652"/>
        </w:trPr>
        <w:tc>
          <w:tcPr>
            <w:tcW w:w="2737" w:type="dxa"/>
            <w:shd w:val="clear" w:color="auto" w:fill="FFFFFF"/>
          </w:tcPr>
          <w:p w14:paraId="2C15DF56" w14:textId="04FB1131" w:rsidR="006C6EF9" w:rsidRPr="00B57B36" w:rsidRDefault="006C6EF9" w:rsidP="006A0C36">
            <w:pPr>
              <w:pStyle w:val="CETBodytext"/>
              <w:keepNext/>
              <w:keepLines/>
              <w:rPr>
                <w:lang w:val="en-GB"/>
              </w:rPr>
            </w:pPr>
            <w:r>
              <w:rPr>
                <w:lang w:val="en-GB"/>
              </w:rPr>
              <w:t xml:space="preserve">Denaturation inhibition </w:t>
            </w:r>
            <w:r>
              <w:rPr>
                <w:rFonts w:cs="Arial"/>
                <w:szCs w:val="18"/>
                <w:lang w:val="en-GB"/>
              </w:rPr>
              <w:t>[%]</w:t>
            </w:r>
            <w:r>
              <w:rPr>
                <w:lang w:val="en-GB"/>
              </w:rPr>
              <w:t xml:space="preserve"> direct measurement</w:t>
            </w:r>
            <w:r w:rsidR="00A76F17">
              <w:rPr>
                <w:lang w:val="en-GB"/>
              </w:rPr>
              <w:t xml:space="preserve"> </w:t>
            </w:r>
            <w:r w:rsidR="00A76F17">
              <w:rPr>
                <w:rFonts w:cs="Arial"/>
                <w:lang w:val="en-GB"/>
              </w:rPr>
              <w:t>±</w:t>
            </w:r>
            <w:r w:rsidR="00A76F17">
              <w:rPr>
                <w:lang w:val="en-GB"/>
              </w:rPr>
              <w:t xml:space="preserve"> SD</w:t>
            </w:r>
          </w:p>
        </w:tc>
        <w:tc>
          <w:tcPr>
            <w:tcW w:w="941" w:type="dxa"/>
            <w:shd w:val="clear" w:color="auto" w:fill="FFFFFF"/>
            <w:vAlign w:val="center"/>
          </w:tcPr>
          <w:p w14:paraId="5E25A7A7" w14:textId="5009AAFE" w:rsidR="006C6EF9" w:rsidRPr="00B57B36" w:rsidRDefault="006C6EF9" w:rsidP="006A0C36">
            <w:pPr>
              <w:pStyle w:val="CETBodytext"/>
              <w:keepNext/>
              <w:keepLines/>
              <w:jc w:val="center"/>
              <w:rPr>
                <w:lang w:val="en-GB"/>
              </w:rPr>
            </w:pPr>
            <w:r>
              <w:rPr>
                <w:lang w:val="en-GB"/>
              </w:rPr>
              <w:t>-</w:t>
            </w:r>
          </w:p>
        </w:tc>
        <w:tc>
          <w:tcPr>
            <w:tcW w:w="1555" w:type="dxa"/>
            <w:shd w:val="clear" w:color="auto" w:fill="FFFFFF"/>
            <w:vAlign w:val="center"/>
          </w:tcPr>
          <w:p w14:paraId="659DA176" w14:textId="49BCFEDD" w:rsidR="006C6EF9" w:rsidRPr="00B57B36" w:rsidRDefault="006C6EF9" w:rsidP="006A0C36">
            <w:pPr>
              <w:pStyle w:val="CETBodytext"/>
              <w:keepNext/>
              <w:keepLines/>
              <w:jc w:val="center"/>
              <w:rPr>
                <w:lang w:val="en-GB"/>
              </w:rPr>
            </w:pPr>
            <w:r>
              <w:rPr>
                <w:rFonts w:ascii="Calibri" w:hAnsi="Calibri" w:cs="Calibri"/>
                <w:color w:val="000000"/>
                <w:sz w:val="22"/>
                <w:szCs w:val="22"/>
              </w:rPr>
              <w:t>8.16 ± 1.05</w:t>
            </w:r>
          </w:p>
        </w:tc>
        <w:tc>
          <w:tcPr>
            <w:tcW w:w="1743" w:type="dxa"/>
            <w:shd w:val="clear" w:color="auto" w:fill="FFFFFF"/>
            <w:vAlign w:val="center"/>
          </w:tcPr>
          <w:p w14:paraId="6B480601" w14:textId="6BE88BA9" w:rsidR="006C6EF9" w:rsidRPr="00B57B36" w:rsidRDefault="006C6EF9" w:rsidP="006A0C36">
            <w:pPr>
              <w:pStyle w:val="CETBodytext"/>
              <w:keepNext/>
              <w:keepLines/>
              <w:ind w:right="-1"/>
              <w:jc w:val="center"/>
              <w:rPr>
                <w:rFonts w:cs="Arial"/>
                <w:szCs w:val="18"/>
                <w:lang w:val="en-GB"/>
              </w:rPr>
            </w:pPr>
            <w:r>
              <w:rPr>
                <w:rFonts w:ascii="Calibri" w:hAnsi="Calibri" w:cs="Calibri"/>
                <w:color w:val="000000"/>
                <w:sz w:val="22"/>
                <w:szCs w:val="22"/>
              </w:rPr>
              <w:t>6.70 ± 1.28</w:t>
            </w:r>
          </w:p>
        </w:tc>
        <w:tc>
          <w:tcPr>
            <w:tcW w:w="1743" w:type="dxa"/>
            <w:shd w:val="clear" w:color="auto" w:fill="FFFFFF"/>
            <w:vAlign w:val="center"/>
          </w:tcPr>
          <w:p w14:paraId="451B41E9" w14:textId="43E6DCBA" w:rsidR="006C6EF9" w:rsidRPr="00B57B36" w:rsidRDefault="006C6EF9" w:rsidP="006A0C36">
            <w:pPr>
              <w:pStyle w:val="CETBodytext"/>
              <w:keepNext/>
              <w:keepLines/>
              <w:ind w:right="-1"/>
              <w:jc w:val="center"/>
              <w:rPr>
                <w:rFonts w:cs="Arial"/>
                <w:szCs w:val="18"/>
                <w:lang w:val="en-GB"/>
              </w:rPr>
            </w:pPr>
            <w:r>
              <w:rPr>
                <w:rFonts w:ascii="Calibri" w:hAnsi="Calibri" w:cs="Calibri"/>
                <w:color w:val="000000"/>
                <w:sz w:val="22"/>
                <w:szCs w:val="22"/>
              </w:rPr>
              <w:t>16.17 ± 2.65</w:t>
            </w:r>
          </w:p>
        </w:tc>
      </w:tr>
      <w:tr w:rsidR="00A76F17" w:rsidRPr="00B57B36" w14:paraId="6CFD7AF5" w14:textId="77777777" w:rsidTr="00075670">
        <w:trPr>
          <w:trHeight w:val="672"/>
        </w:trPr>
        <w:tc>
          <w:tcPr>
            <w:tcW w:w="2737" w:type="dxa"/>
            <w:shd w:val="clear" w:color="auto" w:fill="FFFFFF"/>
          </w:tcPr>
          <w:p w14:paraId="7070C0AF" w14:textId="30D12F4B" w:rsidR="006C6EF9" w:rsidRPr="00B57B36" w:rsidRDefault="006C6EF9" w:rsidP="006A0C36">
            <w:pPr>
              <w:pStyle w:val="CETBodytext"/>
              <w:keepNext/>
              <w:keepLines/>
              <w:ind w:right="-1"/>
              <w:rPr>
                <w:rFonts w:cs="Arial"/>
                <w:szCs w:val="18"/>
                <w:lang w:val="en-GB"/>
              </w:rPr>
            </w:pPr>
            <w:r>
              <w:rPr>
                <w:lang w:val="en-GB"/>
              </w:rPr>
              <w:t xml:space="preserve">Denaturation inhibition </w:t>
            </w:r>
            <w:r>
              <w:rPr>
                <w:rFonts w:cs="Arial"/>
                <w:szCs w:val="18"/>
                <w:lang w:val="en-GB"/>
              </w:rPr>
              <w:t xml:space="preserve">[%] </w:t>
            </w:r>
            <w:r>
              <w:rPr>
                <w:lang w:val="en-GB"/>
              </w:rPr>
              <w:t>after 5 days of storage</w:t>
            </w:r>
            <w:r w:rsidR="00A76F17">
              <w:rPr>
                <w:lang w:val="en-GB"/>
              </w:rPr>
              <w:t xml:space="preserve"> </w:t>
            </w:r>
            <w:r w:rsidR="00A76F17">
              <w:rPr>
                <w:rFonts w:cs="Arial"/>
                <w:lang w:val="en-GB"/>
              </w:rPr>
              <w:t>±</w:t>
            </w:r>
            <w:r w:rsidR="00A76F17">
              <w:rPr>
                <w:lang w:val="en-GB"/>
              </w:rPr>
              <w:t xml:space="preserve"> SD</w:t>
            </w:r>
          </w:p>
        </w:tc>
        <w:tc>
          <w:tcPr>
            <w:tcW w:w="941" w:type="dxa"/>
            <w:shd w:val="clear" w:color="auto" w:fill="FFFFFF"/>
            <w:vAlign w:val="center"/>
          </w:tcPr>
          <w:p w14:paraId="309CFBBA" w14:textId="1DF1BB40" w:rsidR="006C6EF9" w:rsidRPr="00B57B36" w:rsidRDefault="006C6EF9" w:rsidP="006A0C36">
            <w:pPr>
              <w:pStyle w:val="CETBodytext"/>
              <w:keepNext/>
              <w:keepLines/>
              <w:ind w:right="-1"/>
              <w:jc w:val="center"/>
              <w:rPr>
                <w:rFonts w:cs="Arial"/>
                <w:szCs w:val="18"/>
                <w:lang w:val="en-GB"/>
              </w:rPr>
            </w:pPr>
            <w:r>
              <w:rPr>
                <w:rFonts w:cs="Arial"/>
                <w:szCs w:val="18"/>
                <w:lang w:val="en-GB"/>
              </w:rPr>
              <w:t>-</w:t>
            </w:r>
          </w:p>
        </w:tc>
        <w:tc>
          <w:tcPr>
            <w:tcW w:w="1555" w:type="dxa"/>
            <w:shd w:val="clear" w:color="auto" w:fill="FFFFFF"/>
            <w:vAlign w:val="center"/>
          </w:tcPr>
          <w:p w14:paraId="1171D5AE" w14:textId="082F6127" w:rsidR="006C6EF9" w:rsidRPr="00B57B36" w:rsidRDefault="006C6EF9" w:rsidP="006A0C36">
            <w:pPr>
              <w:pStyle w:val="CETBodytext"/>
              <w:keepNext/>
              <w:keepLines/>
              <w:ind w:right="-1"/>
              <w:jc w:val="center"/>
              <w:rPr>
                <w:rFonts w:cs="Arial"/>
                <w:szCs w:val="18"/>
                <w:lang w:val="en-GB"/>
              </w:rPr>
            </w:pPr>
            <w:r>
              <w:rPr>
                <w:rFonts w:ascii="Calibri" w:hAnsi="Calibri" w:cs="Calibri"/>
                <w:color w:val="000000"/>
                <w:sz w:val="22"/>
                <w:szCs w:val="22"/>
              </w:rPr>
              <w:t>13.43 ± 1.25</w:t>
            </w:r>
          </w:p>
        </w:tc>
        <w:tc>
          <w:tcPr>
            <w:tcW w:w="1743" w:type="dxa"/>
            <w:shd w:val="clear" w:color="auto" w:fill="FFFFFF"/>
            <w:vAlign w:val="center"/>
          </w:tcPr>
          <w:p w14:paraId="571F3626" w14:textId="2D948D6C" w:rsidR="006C6EF9" w:rsidRPr="00B57B36" w:rsidRDefault="006C6EF9" w:rsidP="006A0C36">
            <w:pPr>
              <w:pStyle w:val="CETBodytext"/>
              <w:keepNext/>
              <w:keepLines/>
              <w:ind w:right="-1"/>
              <w:jc w:val="center"/>
              <w:rPr>
                <w:rFonts w:cs="Arial"/>
                <w:szCs w:val="18"/>
                <w:lang w:val="en-GB"/>
              </w:rPr>
            </w:pPr>
            <w:r>
              <w:rPr>
                <w:rFonts w:ascii="Calibri" w:hAnsi="Calibri" w:cs="Calibri"/>
                <w:color w:val="000000"/>
                <w:sz w:val="22"/>
                <w:szCs w:val="22"/>
              </w:rPr>
              <w:t>1.06 ± 4.48</w:t>
            </w:r>
          </w:p>
        </w:tc>
        <w:tc>
          <w:tcPr>
            <w:tcW w:w="1743" w:type="dxa"/>
            <w:shd w:val="clear" w:color="auto" w:fill="FFFFFF"/>
            <w:vAlign w:val="center"/>
          </w:tcPr>
          <w:p w14:paraId="636D23A6" w14:textId="14A15489" w:rsidR="006C6EF9" w:rsidRPr="00B57B36" w:rsidRDefault="006C6EF9" w:rsidP="006A0C36">
            <w:pPr>
              <w:pStyle w:val="CETBodytext"/>
              <w:keepNext/>
              <w:keepLines/>
              <w:ind w:right="-1"/>
              <w:jc w:val="center"/>
              <w:rPr>
                <w:rFonts w:cs="Arial"/>
                <w:szCs w:val="18"/>
                <w:lang w:val="en-GB"/>
              </w:rPr>
            </w:pPr>
            <w:r>
              <w:rPr>
                <w:rFonts w:ascii="Calibri" w:hAnsi="Calibri" w:cs="Calibri"/>
                <w:color w:val="000000"/>
                <w:sz w:val="22"/>
                <w:szCs w:val="22"/>
              </w:rPr>
              <w:t>11.16</w:t>
            </w:r>
            <w:r w:rsidR="00BA5FA9">
              <w:rPr>
                <w:rFonts w:ascii="Calibri" w:hAnsi="Calibri" w:cs="Calibri"/>
                <w:color w:val="000000"/>
                <w:sz w:val="22"/>
                <w:szCs w:val="22"/>
              </w:rPr>
              <w:t xml:space="preserve"> </w:t>
            </w:r>
            <w:r>
              <w:rPr>
                <w:rFonts w:ascii="Calibri" w:hAnsi="Calibri" w:cs="Calibri"/>
                <w:color w:val="000000"/>
                <w:sz w:val="22"/>
                <w:szCs w:val="22"/>
              </w:rPr>
              <w:t>± 0.92</w:t>
            </w:r>
          </w:p>
        </w:tc>
      </w:tr>
    </w:tbl>
    <w:p w14:paraId="731BDCB8" w14:textId="77777777" w:rsidR="006C6EF9" w:rsidRDefault="006C6EF9" w:rsidP="00600535">
      <w:pPr>
        <w:pStyle w:val="CETBodytext"/>
        <w:rPr>
          <w:lang w:val="en-GB"/>
        </w:rPr>
      </w:pPr>
    </w:p>
    <w:p w14:paraId="68D26B83" w14:textId="425D49AC" w:rsidR="00600535" w:rsidRPr="00B57B36" w:rsidRDefault="00600535" w:rsidP="00600535">
      <w:pPr>
        <w:pStyle w:val="CETHeading1"/>
        <w:rPr>
          <w:lang w:val="en-GB"/>
        </w:rPr>
      </w:pPr>
      <w:r w:rsidRPr="00B57B36">
        <w:rPr>
          <w:lang w:val="en-GB"/>
        </w:rPr>
        <w:t>Conclusions</w:t>
      </w:r>
    </w:p>
    <w:p w14:paraId="52DAFDE0" w14:textId="6D56E585" w:rsidR="001D0CFB" w:rsidRDefault="00451F0E" w:rsidP="00480EC2">
      <w:pPr>
        <w:pStyle w:val="CETBodytext"/>
        <w:rPr>
          <w:lang w:val="en-GB"/>
        </w:rPr>
      </w:pPr>
      <w:r>
        <w:rPr>
          <w:lang w:val="en-GB"/>
        </w:rPr>
        <w:t xml:space="preserve">The analysis of the different levels of halophyte concentration in dairy products showed </w:t>
      </w:r>
      <w:r w:rsidR="008A56FF">
        <w:rPr>
          <w:lang w:val="en-GB"/>
        </w:rPr>
        <w:t>great</w:t>
      </w:r>
      <w:r>
        <w:rPr>
          <w:lang w:val="en-GB"/>
        </w:rPr>
        <w:t xml:space="preserve"> potential</w:t>
      </w:r>
      <w:r w:rsidR="006A0C36">
        <w:rPr>
          <w:lang w:val="en-GB"/>
        </w:rPr>
        <w:t xml:space="preserve"> as additive for functional food development</w:t>
      </w:r>
      <w:r>
        <w:rPr>
          <w:lang w:val="en-GB"/>
        </w:rPr>
        <w:t xml:space="preserve">. </w:t>
      </w:r>
      <w:r w:rsidR="00EA70CD">
        <w:rPr>
          <w:lang w:val="en-GB"/>
        </w:rPr>
        <w:t xml:space="preserve">The measured </w:t>
      </w:r>
      <w:r w:rsidR="00095D2F">
        <w:rPr>
          <w:lang w:val="en-GB"/>
        </w:rPr>
        <w:t xml:space="preserve">anti-inflammatory </w:t>
      </w:r>
      <w:r w:rsidR="001B20F8">
        <w:rPr>
          <w:lang w:val="en-GB"/>
        </w:rPr>
        <w:t xml:space="preserve">activity proved to be </w:t>
      </w:r>
      <w:r w:rsidR="006C6EF9">
        <w:rPr>
          <w:lang w:val="en-GB"/>
        </w:rPr>
        <w:t>comparable to those of prescribed anti-inflammatory drugs. This is supported by the traditional use of halophytes as medical plants. Therefore,</w:t>
      </w:r>
      <w:r w:rsidR="006A0C36">
        <w:rPr>
          <w:lang w:val="en-GB"/>
        </w:rPr>
        <w:t xml:space="preserve"> </w:t>
      </w:r>
      <w:r w:rsidR="0024064A">
        <w:rPr>
          <w:lang w:val="en-GB"/>
        </w:rPr>
        <w:t xml:space="preserve">bringing these </w:t>
      </w:r>
      <w:r w:rsidR="001B20F8" w:rsidRPr="00095D2F">
        <w:rPr>
          <w:i/>
          <w:iCs/>
          <w:lang w:val="en-GB"/>
        </w:rPr>
        <w:t xml:space="preserve">S. </w:t>
      </w:r>
      <w:r w:rsidR="00095D2F" w:rsidRPr="00095D2F">
        <w:rPr>
          <w:i/>
          <w:iCs/>
          <w:lang w:val="en-GB"/>
        </w:rPr>
        <w:t>europaea</w:t>
      </w:r>
      <w:r w:rsidR="001B20F8">
        <w:rPr>
          <w:lang w:val="en-GB"/>
        </w:rPr>
        <w:t xml:space="preserve"> infused dairy products</w:t>
      </w:r>
      <w:r w:rsidR="0024064A">
        <w:rPr>
          <w:lang w:val="en-GB"/>
        </w:rPr>
        <w:t xml:space="preserve"> to the market</w:t>
      </w:r>
      <w:r w:rsidR="006A0C36">
        <w:rPr>
          <w:lang w:val="en-GB"/>
        </w:rPr>
        <w:t xml:space="preserve"> becomes inherent</w:t>
      </w:r>
      <w:r w:rsidR="001B20F8">
        <w:rPr>
          <w:lang w:val="en-GB"/>
        </w:rPr>
        <w:t>.</w:t>
      </w:r>
      <w:r w:rsidR="0024064A">
        <w:rPr>
          <w:lang w:val="en-GB"/>
        </w:rPr>
        <w:t xml:space="preserve"> </w:t>
      </w:r>
      <w:r>
        <w:rPr>
          <w:lang w:val="en-GB"/>
        </w:rPr>
        <w:t>Further research should focus on evaluating the</w:t>
      </w:r>
      <w:r w:rsidR="006C6EF9">
        <w:rPr>
          <w:lang w:val="en-GB"/>
        </w:rPr>
        <w:t xml:space="preserve"> additional</w:t>
      </w:r>
      <w:r>
        <w:rPr>
          <w:lang w:val="en-GB"/>
        </w:rPr>
        <w:t xml:space="preserve"> </w:t>
      </w:r>
      <w:r w:rsidR="006C6EF9">
        <w:rPr>
          <w:lang w:val="en-GB"/>
        </w:rPr>
        <w:t xml:space="preserve">nutraceutical </w:t>
      </w:r>
      <w:r>
        <w:rPr>
          <w:lang w:val="en-GB"/>
        </w:rPr>
        <w:t>properties of the</w:t>
      </w:r>
      <w:r w:rsidR="006C6EF9">
        <w:rPr>
          <w:lang w:val="en-GB"/>
        </w:rPr>
        <w:t>se</w:t>
      </w:r>
      <w:r>
        <w:rPr>
          <w:lang w:val="en-GB"/>
        </w:rPr>
        <w:t xml:space="preserve"> products. These assessments should include the estimation of antioxidant activity</w:t>
      </w:r>
      <w:r w:rsidR="000838B8">
        <w:rPr>
          <w:lang w:val="en-GB"/>
        </w:rPr>
        <w:t>, anti-microbial activity</w:t>
      </w:r>
      <w:r>
        <w:rPr>
          <w:lang w:val="en-GB"/>
        </w:rPr>
        <w:t xml:space="preserve"> </w:t>
      </w:r>
      <w:r w:rsidR="00095D2F">
        <w:rPr>
          <w:lang w:val="en-GB"/>
        </w:rPr>
        <w:t>and the assessment of shelf-life</w:t>
      </w:r>
      <w:r>
        <w:rPr>
          <w:lang w:val="en-GB"/>
        </w:rPr>
        <w:t xml:space="preserve">. Also, </w:t>
      </w:r>
      <w:r w:rsidR="00095D2F">
        <w:rPr>
          <w:lang w:val="en-GB"/>
        </w:rPr>
        <w:t>a</w:t>
      </w:r>
      <w:r>
        <w:rPr>
          <w:lang w:val="en-GB"/>
        </w:rPr>
        <w:t xml:space="preserve"> larger scale </w:t>
      </w:r>
      <w:r w:rsidR="0024064A">
        <w:rPr>
          <w:lang w:val="en-GB"/>
        </w:rPr>
        <w:t>sensory</w:t>
      </w:r>
      <w:r>
        <w:rPr>
          <w:lang w:val="en-GB"/>
        </w:rPr>
        <w:t xml:space="preserve"> assessment is recommended</w:t>
      </w:r>
      <w:r w:rsidR="0024064A">
        <w:rPr>
          <w:lang w:val="en-GB"/>
        </w:rPr>
        <w:t xml:space="preserve"> as the salt concentration</w:t>
      </w:r>
      <w:r w:rsidR="001F5875">
        <w:rPr>
          <w:lang w:val="en-GB"/>
        </w:rPr>
        <w:t>, as well as other changed sensory properties</w:t>
      </w:r>
      <w:r w:rsidR="0024064A">
        <w:rPr>
          <w:lang w:val="en-GB"/>
        </w:rPr>
        <w:t xml:space="preserve"> in the dairy products might affect the </w:t>
      </w:r>
      <w:r w:rsidR="008F7F47">
        <w:rPr>
          <w:lang w:val="en-GB"/>
        </w:rPr>
        <w:t>consumer acceptance</w:t>
      </w:r>
      <w:r>
        <w:rPr>
          <w:lang w:val="en-GB"/>
        </w:rPr>
        <w:t>.</w:t>
      </w:r>
    </w:p>
    <w:p w14:paraId="15227C24" w14:textId="77777777" w:rsidR="00004772" w:rsidRDefault="00004772" w:rsidP="00480EC2">
      <w:pPr>
        <w:pStyle w:val="CETBodytext"/>
        <w:rPr>
          <w:lang w:val="en-GB"/>
        </w:rPr>
      </w:pPr>
    </w:p>
    <w:p w14:paraId="07A6D20F" w14:textId="0ECF229E" w:rsidR="00280FAF" w:rsidRPr="00280FAF" w:rsidRDefault="00280FAF" w:rsidP="00280FAF">
      <w:pPr>
        <w:pStyle w:val="CETHeadingxx"/>
        <w:rPr>
          <w:lang w:val="en-GB"/>
        </w:rPr>
        <w:sectPr w:rsidR="00280FAF" w:rsidRPr="00280FAF" w:rsidSect="007D0951">
          <w:type w:val="continuous"/>
          <w:pgSz w:w="11906" w:h="16838" w:code="9"/>
          <w:pgMar w:top="1701" w:right="1418" w:bottom="1701" w:left="1701" w:header="1701" w:footer="0" w:gutter="0"/>
          <w:cols w:space="708"/>
          <w:formProt w:val="0"/>
          <w:titlePg/>
          <w:docGrid w:linePitch="360"/>
        </w:sectPr>
      </w:pPr>
      <w:r>
        <w:t>Nomenclature</w:t>
      </w:r>
    </w:p>
    <w:p w14:paraId="156E67C0" w14:textId="7C405A08" w:rsidR="00095D2F" w:rsidRDefault="00095D2F" w:rsidP="00280FAF">
      <w:pPr>
        <w:pStyle w:val="CETBodytext"/>
        <w:jc w:val="left"/>
        <w:rPr>
          <w:rFonts w:eastAsia="SimSun"/>
        </w:rPr>
      </w:pPr>
      <w:r>
        <w:rPr>
          <w:rFonts w:eastAsia="SimSun"/>
        </w:rPr>
        <w:t xml:space="preserve">CAGR </w:t>
      </w:r>
      <w:r w:rsidRPr="00280FAF">
        <w:rPr>
          <w:rFonts w:eastAsia="SimSun"/>
        </w:rPr>
        <w:t>–</w:t>
      </w:r>
      <w:r>
        <w:rPr>
          <w:rFonts w:eastAsia="SimSun"/>
        </w:rPr>
        <w:t xml:space="preserve"> compound annual growth rate</w:t>
      </w:r>
    </w:p>
    <w:p w14:paraId="0282CF69" w14:textId="16688DBB" w:rsidR="008E32F3" w:rsidRDefault="008E32F3" w:rsidP="00280FAF">
      <w:pPr>
        <w:pStyle w:val="CETBodytext"/>
        <w:jc w:val="left"/>
        <w:rPr>
          <w:rFonts w:eastAsia="SimSun"/>
        </w:rPr>
      </w:pPr>
      <w:r>
        <w:rPr>
          <w:rFonts w:eastAsia="SimSun"/>
        </w:rPr>
        <w:t xml:space="preserve">PBS </w:t>
      </w:r>
      <w:r w:rsidRPr="00280FAF">
        <w:rPr>
          <w:rFonts w:eastAsia="SimSun"/>
        </w:rPr>
        <w:t>–</w:t>
      </w:r>
      <w:r>
        <w:rPr>
          <w:rFonts w:eastAsia="SimSun"/>
        </w:rPr>
        <w:t xml:space="preserve"> phosphate buffered saline</w:t>
      </w:r>
    </w:p>
    <w:p w14:paraId="1137D707" w14:textId="05E7DC47" w:rsidR="00A36DF0" w:rsidRDefault="00A36DF0" w:rsidP="00280FAF">
      <w:pPr>
        <w:pStyle w:val="CETBodytext"/>
        <w:jc w:val="left"/>
        <w:rPr>
          <w:rFonts w:eastAsia="SimSun"/>
        </w:rPr>
        <w:sectPr w:rsidR="00A36DF0" w:rsidSect="00F2052A">
          <w:type w:val="continuous"/>
          <w:pgSz w:w="11906" w:h="16838" w:code="9"/>
          <w:pgMar w:top="1701" w:right="1418" w:bottom="1701" w:left="1701" w:header="1701" w:footer="0" w:gutter="0"/>
          <w:cols w:num="2" w:space="708"/>
          <w:formProt w:val="0"/>
          <w:titlePg/>
          <w:docGrid w:linePitch="360"/>
        </w:sectPr>
      </w:pPr>
      <w:r>
        <w:rPr>
          <w:rFonts w:eastAsia="SimSun"/>
        </w:rPr>
        <w:t xml:space="preserve">NSAID </w:t>
      </w:r>
      <w:r w:rsidRPr="00280FAF">
        <w:rPr>
          <w:rFonts w:eastAsia="SimSun"/>
        </w:rPr>
        <w:t>–</w:t>
      </w:r>
      <w:r>
        <w:rPr>
          <w:rFonts w:eastAsia="SimSun"/>
        </w:rPr>
        <w:t xml:space="preserve"> </w:t>
      </w:r>
      <w:r w:rsidR="006A08D1">
        <w:t>n</w:t>
      </w:r>
      <w:r>
        <w:t>onsteroidal anti-inflammatory drug</w:t>
      </w:r>
    </w:p>
    <w:p w14:paraId="459D05E6" w14:textId="77777777" w:rsidR="00600535" w:rsidRPr="00B57B36" w:rsidRDefault="00600535" w:rsidP="00004772">
      <w:pPr>
        <w:pStyle w:val="CETAcknowledgementstitle"/>
        <w:keepNext/>
        <w:keepLines/>
      </w:pPr>
      <w:r w:rsidRPr="00B57B36">
        <w:lastRenderedPageBreak/>
        <w:t>Acknowledgments</w:t>
      </w:r>
    </w:p>
    <w:p w14:paraId="19C4FC68" w14:textId="731618F5" w:rsidR="004628D2" w:rsidRPr="00F2052A" w:rsidRDefault="006A0C36" w:rsidP="00004772">
      <w:pPr>
        <w:pStyle w:val="CETBodytext"/>
        <w:keepNext/>
        <w:keepLines/>
        <w:rPr>
          <w:lang w:val="en-GB"/>
        </w:rPr>
      </w:pPr>
      <w:r>
        <w:t xml:space="preserve">This work is part of the European Horizon 2020 project AQUACOMBINE, which aims to demonstrate a biorefinery that includes the production of food and additionally extraction of bioactive compounds, production of feed, cosmetics, biogas, and biochar in combination with the use of aquaponics for the co-production of fish. </w:t>
      </w:r>
      <w:r w:rsidR="00E051D8" w:rsidRPr="00107CB0">
        <w:t>This</w:t>
      </w:r>
      <w:r w:rsidR="00E051D8">
        <w:t xml:space="preserve"> </w:t>
      </w:r>
      <w:r w:rsidR="00E051D8" w:rsidRPr="00107CB0">
        <w:t>project</w:t>
      </w:r>
      <w:r w:rsidR="00E051D8">
        <w:t xml:space="preserve"> </w:t>
      </w:r>
      <w:r w:rsidR="00E051D8" w:rsidRPr="00107CB0">
        <w:t>has received funding</w:t>
      </w:r>
      <w:r w:rsidR="00E051D8">
        <w:t xml:space="preserve"> </w:t>
      </w:r>
      <w:r w:rsidR="00E051D8" w:rsidRPr="00107CB0">
        <w:t>from</w:t>
      </w:r>
      <w:r w:rsidR="00E051D8">
        <w:t xml:space="preserve"> </w:t>
      </w:r>
      <w:r w:rsidR="00E051D8" w:rsidRPr="00107CB0">
        <w:t>the European</w:t>
      </w:r>
      <w:r w:rsidR="00E051D8">
        <w:t xml:space="preserve"> </w:t>
      </w:r>
      <w:r w:rsidR="00E051D8" w:rsidRPr="00107CB0">
        <w:t>Union’s</w:t>
      </w:r>
      <w:r w:rsidR="00E051D8">
        <w:t xml:space="preserve"> </w:t>
      </w:r>
      <w:r w:rsidR="00E051D8" w:rsidRPr="00107CB0">
        <w:t>Horizon 2020</w:t>
      </w:r>
      <w:r w:rsidR="00E051D8">
        <w:t xml:space="preserve"> </w:t>
      </w:r>
      <w:r w:rsidR="00E051D8" w:rsidRPr="00107CB0">
        <w:t>research</w:t>
      </w:r>
      <w:r w:rsidR="00E051D8">
        <w:t xml:space="preserve"> </w:t>
      </w:r>
      <w:r w:rsidR="00E051D8" w:rsidRPr="00107CB0">
        <w:t>and</w:t>
      </w:r>
      <w:r w:rsidR="00E051D8">
        <w:t xml:space="preserve"> </w:t>
      </w:r>
      <w:r w:rsidR="00E051D8" w:rsidRPr="00107CB0">
        <w:t>innovation</w:t>
      </w:r>
      <w:r w:rsidR="00E051D8">
        <w:t xml:space="preserve"> </w:t>
      </w:r>
      <w:r w:rsidR="00E051D8" w:rsidRPr="00107CB0">
        <w:t>programme</w:t>
      </w:r>
      <w:r w:rsidR="00E051D8">
        <w:t xml:space="preserve"> </w:t>
      </w:r>
      <w:r w:rsidR="00E051D8" w:rsidRPr="00107CB0">
        <w:t>under</w:t>
      </w:r>
      <w:r w:rsidR="00E051D8">
        <w:t xml:space="preserve"> </w:t>
      </w:r>
      <w:r w:rsidR="00E051D8" w:rsidRPr="00107CB0">
        <w:t>Grant Agreement</w:t>
      </w:r>
      <w:r w:rsidR="00E051D8">
        <w:t xml:space="preserve"> </w:t>
      </w:r>
      <w:r w:rsidR="00E051D8" w:rsidRPr="00107CB0">
        <w:t>No 862834.</w:t>
      </w:r>
      <w:r w:rsidR="00E051D8">
        <w:t xml:space="preserve"> </w:t>
      </w:r>
      <w:r w:rsidR="00E051D8" w:rsidRPr="00107CB0">
        <w:t>Any results</w:t>
      </w:r>
      <w:r w:rsidR="00E051D8">
        <w:t xml:space="preserve"> </w:t>
      </w:r>
      <w:r w:rsidR="00E051D8" w:rsidRPr="00107CB0">
        <w:t>of this project</w:t>
      </w:r>
      <w:r w:rsidR="00E051D8">
        <w:t xml:space="preserve"> </w:t>
      </w:r>
      <w:r w:rsidR="00E051D8" w:rsidRPr="00107CB0">
        <w:t>reflect</w:t>
      </w:r>
      <w:r w:rsidR="00E051D8">
        <w:t xml:space="preserve"> </w:t>
      </w:r>
      <w:r w:rsidR="00E051D8" w:rsidRPr="00107CB0">
        <w:t>only this</w:t>
      </w:r>
      <w:r w:rsidR="00E051D8">
        <w:t xml:space="preserve"> </w:t>
      </w:r>
      <w:r w:rsidR="00E051D8" w:rsidRPr="00107CB0">
        <w:t>consortium’s view and the European Research Executive Agency</w:t>
      </w:r>
      <w:r w:rsidR="00E051D8">
        <w:t xml:space="preserve"> </w:t>
      </w:r>
      <w:r w:rsidR="00E051D8" w:rsidRPr="00107CB0">
        <w:t>is not</w:t>
      </w:r>
      <w:r w:rsidR="00E051D8">
        <w:t xml:space="preserve"> </w:t>
      </w:r>
      <w:r w:rsidR="00E051D8" w:rsidRPr="00107CB0">
        <w:t>responsible for any use that</w:t>
      </w:r>
      <w:r w:rsidR="00E051D8">
        <w:t xml:space="preserve"> </w:t>
      </w:r>
      <w:r w:rsidR="00E051D8" w:rsidRPr="00107CB0">
        <w:t>may be made</w:t>
      </w:r>
      <w:r w:rsidR="00E051D8">
        <w:t xml:space="preserve"> </w:t>
      </w:r>
      <w:r w:rsidR="00E051D8" w:rsidRPr="00107CB0">
        <w:t>of the information</w:t>
      </w:r>
      <w:r w:rsidR="00E051D8">
        <w:t xml:space="preserve"> </w:t>
      </w:r>
      <w:r w:rsidR="00E051D8" w:rsidRPr="00107CB0">
        <w:t>it contains</w:t>
      </w:r>
      <w:r w:rsidR="00E051D8">
        <w:t xml:space="preserve">. </w:t>
      </w:r>
      <w:r w:rsidR="00075670">
        <w:t xml:space="preserve">Further the authors thank Frederike Reimold and Imke Lang for supporting the experiments and giving access to the laboratory and Sanketkumar Raval and Tutku </w:t>
      </w:r>
      <w:r w:rsidR="00075670" w:rsidRPr="00075670">
        <w:t>Taşçı Çilak</w:t>
      </w:r>
      <w:r w:rsidR="00075670">
        <w:t xml:space="preserve"> for proofreading the manuscript. </w:t>
      </w:r>
    </w:p>
    <w:p w14:paraId="43F731FB" w14:textId="68CD843B" w:rsidR="00480EC2" w:rsidRDefault="00480EC2" w:rsidP="003069F3">
      <w:pPr>
        <w:pStyle w:val="CitaviBibliographyEntry"/>
      </w:pPr>
    </w:p>
    <w:sdt>
      <w:sdtPr>
        <w:tag w:val="CitaviBibliography"/>
        <w:id w:val="-629484282"/>
        <w:placeholder>
          <w:docPart w:val="DefaultPlaceholder_-1854013440"/>
        </w:placeholder>
      </w:sdtPr>
      <w:sdtEndPr>
        <w:rPr>
          <w:b w:val="0"/>
          <w:sz w:val="18"/>
        </w:rPr>
      </w:sdtEndPr>
      <w:sdtContent>
        <w:p w14:paraId="0CDB6F63" w14:textId="77777777" w:rsidR="00802DCF" w:rsidRDefault="008C15B4" w:rsidP="00802DCF">
          <w:pPr>
            <w:pStyle w:val="CitaviBibliographyHeading"/>
          </w:pPr>
          <w:r>
            <w:fldChar w:fldCharType="begin"/>
          </w:r>
          <w:r>
            <w:instrText>ADDIN CitaviBibliography</w:instrText>
          </w:r>
          <w:r>
            <w:fldChar w:fldCharType="separate"/>
          </w:r>
          <w:r w:rsidR="00802DCF">
            <w:t>References</w:t>
          </w:r>
        </w:p>
        <w:p w14:paraId="4D3B71CD" w14:textId="77777777" w:rsidR="00802DCF" w:rsidRDefault="00802DCF" w:rsidP="00802DCF">
          <w:pPr>
            <w:pStyle w:val="CitaviBibliographyEntry"/>
          </w:pPr>
          <w:bookmarkStart w:id="7" w:name="_CTVL001898ecd30b4af4833966ed3a1dd0f8d29"/>
          <w:r>
            <w:t>Chandra S., Chatterjee P., Dey P., Bhattacharya S., 2012, Evaluation of in vitro anti-inflammatory activity of coffee against the denaturation of protein, Asian Pacific Journal of Tropical Biomedicine, 2, S178-S180.</w:t>
          </w:r>
        </w:p>
        <w:p w14:paraId="0AEAC40F" w14:textId="77777777" w:rsidR="00802DCF" w:rsidRDefault="00802DCF" w:rsidP="00802DCF">
          <w:pPr>
            <w:pStyle w:val="CitaviBibliographyEntry"/>
          </w:pPr>
          <w:bookmarkStart w:id="8" w:name="_CTVL0012e0f331fd6464772a19a834fef648708"/>
          <w:bookmarkEnd w:id="7"/>
          <w:r>
            <w:t>Choi D., Lim G.-S., Piao Y.L., Choi O.-Y., Cho K.-A., Park C.-B., Chang Y.-C., Song Y.-I., Lee M.-K., Cho H., 2014, Characterization, stability, and antioxidant activity of</w:t>
          </w:r>
          <w:bookmarkEnd w:id="8"/>
          <w:r>
            <w:t xml:space="preserve"> </w:t>
          </w:r>
          <w:r w:rsidRPr="00802DCF">
            <w:rPr>
              <w:i/>
            </w:rPr>
            <w:t xml:space="preserve">Salicornia herbaciea </w:t>
          </w:r>
          <w:r w:rsidRPr="00802DCF">
            <w:t>seed oil, Korean Journal of Chemical Engineering, 31, 2221–2228.</w:t>
          </w:r>
        </w:p>
        <w:p w14:paraId="527BD155" w14:textId="77777777" w:rsidR="00802DCF" w:rsidRDefault="00802DCF" w:rsidP="00802DCF">
          <w:pPr>
            <w:pStyle w:val="CitaviBibliographyEntry"/>
          </w:pPr>
          <w:bookmarkStart w:id="9" w:name="_CTVL001b6e82d3f6c70464f9aa10b3574e03c21"/>
          <w:r>
            <w:t>Custódio M., Lillebø A.I., Calado R., Villasante S., 2021, Halophytes as novel marine products – A consumers’ perspective in Portugal and policy implications, Marine Policy, 133, 104731.</w:t>
          </w:r>
        </w:p>
        <w:p w14:paraId="203EC743" w14:textId="77777777" w:rsidR="00802DCF" w:rsidRDefault="00802DCF" w:rsidP="00802DCF">
          <w:pPr>
            <w:pStyle w:val="CitaviBibliographyEntry"/>
          </w:pPr>
          <w:bookmarkStart w:id="10" w:name="_CTVL0017722b7caf61240a8a2321d676128db3c"/>
          <w:bookmarkEnd w:id="9"/>
          <w:r>
            <w:t>Dharmadeva S., Galgamuwa L.S., Prasadinie C., Kumarasinghe N., 2018, In vitro anti-inflammatory activity o</w:t>
          </w:r>
          <w:bookmarkEnd w:id="10"/>
          <w:r>
            <w:t>f</w:t>
          </w:r>
          <w:r w:rsidRPr="00802DCF">
            <w:rPr>
              <w:i/>
            </w:rPr>
            <w:t xml:space="preserve"> </w:t>
          </w:r>
          <w:r>
            <w:rPr>
              <w:i/>
            </w:rPr>
            <w:t xml:space="preserve">Ficus racemosa </w:t>
          </w:r>
          <w:r w:rsidRPr="00802DCF">
            <w:t>L. bark using albumin denaturation method, Ayu, 39, 239–242.</w:t>
          </w:r>
        </w:p>
        <w:p w14:paraId="7CDFD87C" w14:textId="77777777" w:rsidR="00802DCF" w:rsidRDefault="00802DCF" w:rsidP="00802DCF">
          <w:pPr>
            <w:pStyle w:val="CitaviBibliographyEntry"/>
          </w:pPr>
          <w:bookmarkStart w:id="11" w:name="_CTVL00123043b4509e14c65b4ba2555f64364dd"/>
          <w:r>
            <w:t>Friedman M., Jürgens H.S., 2000, Effect of pH on the stability of plant phenolic compounds, Journal of Agricultural and Food Chemistry, 48, 2101–2110.</w:t>
          </w:r>
        </w:p>
        <w:p w14:paraId="6CB4AF00" w14:textId="77777777" w:rsidR="00802DCF" w:rsidRDefault="00802DCF" w:rsidP="00802DCF">
          <w:pPr>
            <w:pStyle w:val="CitaviBibliographyEntry"/>
          </w:pPr>
          <w:bookmarkStart w:id="12" w:name="_CTVL00116dc90a968a440cbbee35496f432a8e6"/>
          <w:bookmarkEnd w:id="11"/>
          <w:r>
            <w:t>Giordano R., Saii Z., Fredsgaard M., Hulkko L.S.S., Poulsen T.B.G., Thomsen M.E., Henneberg N., Zucolotto S.M., Arendt-Nielsen L., Papenbrock J., Thomsen M.H., Stensballe A., 2021, Pharmacological Insights into Halophyte Bioactive Extract Action on Anti-Inflammatory, Pain Relief and Antibiotics-Type Mechanisms, Molecules (Basel, Switzerland), 26, 3140.</w:t>
          </w:r>
        </w:p>
        <w:p w14:paraId="77F9C34C" w14:textId="77777777" w:rsidR="00802DCF" w:rsidRDefault="00802DCF" w:rsidP="00802DCF">
          <w:pPr>
            <w:pStyle w:val="CitaviBibliographyEntry"/>
          </w:pPr>
          <w:bookmarkStart w:id="13" w:name="_CTVL0019e96607a79a1431da8d378fce5e36449"/>
          <w:bookmarkEnd w:id="12"/>
          <w:r>
            <w:t>Goldfarb N.J., Herrmann F., 1956, A study of pH changes by molds in culture media, The Journal of investigative dermatology, 27, 193–201.</w:t>
          </w:r>
        </w:p>
        <w:p w14:paraId="47A1CF55" w14:textId="77777777" w:rsidR="00802DCF" w:rsidRDefault="00802DCF" w:rsidP="00802DCF">
          <w:pPr>
            <w:pStyle w:val="CitaviBibliographyEntry"/>
          </w:pPr>
          <w:bookmarkStart w:id="14" w:name="_CTVL00111b664cafc9945c381f1827661af2cbb"/>
          <w:bookmarkEnd w:id="13"/>
          <w:r>
            <w:t>Grand View Research, 2023, Global Nutraceuticals Market Size &amp; Trends [2023 Report] ‹grandviewresearch.com›. accessed 06.05.2023.</w:t>
          </w:r>
        </w:p>
        <w:p w14:paraId="4FF4B3B8" w14:textId="77777777" w:rsidR="00802DCF" w:rsidRDefault="00802DCF" w:rsidP="00802DCF">
          <w:pPr>
            <w:pStyle w:val="CitaviBibliographyEntry"/>
          </w:pPr>
          <w:bookmarkStart w:id="15" w:name="_CTVL001e0e76a5dbf1b4cfc8129d1aa25c158c2"/>
          <w:bookmarkEnd w:id="14"/>
          <w:r>
            <w:t>Jdey A., Falleh H., Ben Jannet S., Mkadmini Hammi K., Dauvergne X., Magné C., Ksouri R., 2017, Anti-aging activities of extracts from Tunisian medicinal halophytes and their aromatic constituents, EXCLI Journal, 16, 755–769.</w:t>
          </w:r>
        </w:p>
        <w:p w14:paraId="627C1EDD" w14:textId="77777777" w:rsidR="00802DCF" w:rsidRDefault="00802DCF" w:rsidP="00802DCF">
          <w:pPr>
            <w:pStyle w:val="CitaviBibliographyEntry"/>
          </w:pPr>
          <w:bookmarkStart w:id="16" w:name="_CTVL0014bf1227887734d589af5ccb663e2087e"/>
          <w:bookmarkEnd w:id="15"/>
          <w:r>
            <w:t>Jędrusek-Golińska A., Górecka D., Buchowski M., Wieczorowska-Tobis K., Gramza-Michałowska A., Szymandera-Buszka K., 2020, Recent progress in the use of functional foods for older adults: A narrative review, Comprehensive reviews in food science and food safety, 19, 835–856.</w:t>
          </w:r>
        </w:p>
        <w:p w14:paraId="4C8CC59F" w14:textId="77777777" w:rsidR="00802DCF" w:rsidRDefault="00802DCF" w:rsidP="00802DCF">
          <w:pPr>
            <w:pStyle w:val="CitaviBibliographyEntry"/>
          </w:pPr>
          <w:bookmarkStart w:id="17" w:name="_CTVL00107d69330f90549bcb05f081b5a3951de"/>
          <w:bookmarkEnd w:id="16"/>
          <w:r>
            <w:t>Kim Y.A., Kong C.-S., Um Y.R., Lim S.-Y., Yea S.S., Seo Y., 2009, Evaluation of</w:t>
          </w:r>
          <w:bookmarkEnd w:id="17"/>
          <w:r>
            <w:t xml:space="preserve"> </w:t>
          </w:r>
          <w:r w:rsidRPr="00802DCF">
            <w:rPr>
              <w:i/>
            </w:rPr>
            <w:t>Salicornia herbacea</w:t>
          </w:r>
          <w:r w:rsidRPr="00802DCF">
            <w:t xml:space="preserve"> as a potential antioxidant and anti-inflammatory agent, Journal of medicinal food, 12, 661–668.</w:t>
          </w:r>
        </w:p>
        <w:p w14:paraId="124FA305" w14:textId="77777777" w:rsidR="00802DCF" w:rsidRDefault="00802DCF" w:rsidP="00802DCF">
          <w:pPr>
            <w:pStyle w:val="CitaviBibliographyEntry"/>
          </w:pPr>
          <w:bookmarkStart w:id="18" w:name="_CTVL001fac3e3dc7acf4082b8c925d9ab077a31"/>
          <w:r>
            <w:t>Novel food catalogue, 2023 ‹webgate.ec.europa.eu#›. accessed 21.06.2023.</w:t>
          </w:r>
        </w:p>
        <w:p w14:paraId="25B19539" w14:textId="77777777" w:rsidR="00802DCF" w:rsidRDefault="00802DCF" w:rsidP="00802DCF">
          <w:pPr>
            <w:pStyle w:val="CitaviBibliographyEntry"/>
          </w:pPr>
          <w:bookmarkStart w:id="19" w:name="_CTVL001e088dd61fa6e4d42b533a81b1fbe5074"/>
          <w:bookmarkEnd w:id="18"/>
          <w:r>
            <w:t>Qasim M., Abideen Z., Adnan M.Y., Gulzar S., Gul B., Rasheed M., Khan M.A., 2017, Antioxidant properties, phenolic composition, bioactive compounds and nutritive value of medicinal halophytes commonly used as herbal teas, South African Journal of Botany, 110, 240–250.</w:t>
          </w:r>
        </w:p>
        <w:p w14:paraId="2E33C821" w14:textId="77777777" w:rsidR="00802DCF" w:rsidRDefault="00802DCF" w:rsidP="00802DCF">
          <w:pPr>
            <w:pStyle w:val="CitaviBibliographyEntry"/>
          </w:pPr>
          <w:bookmarkStart w:id="20" w:name="_CTVL00106a4769cbd0b42a99e611369186eb169"/>
          <w:bookmarkEnd w:id="19"/>
          <w:r>
            <w:t>Quirk T.J., 2012, One-Way Analysis of Variance (ANOVA) In: Excel 2007 for Educational and Psychological Statistics, Springer, New York, NY, 163–179.</w:t>
          </w:r>
        </w:p>
        <w:p w14:paraId="27F1D809" w14:textId="77777777" w:rsidR="00802DCF" w:rsidRDefault="00802DCF" w:rsidP="00802DCF">
          <w:pPr>
            <w:pStyle w:val="CitaviBibliographyEntry"/>
          </w:pPr>
          <w:bookmarkStart w:id="21" w:name="_CTVL001908915dc393e4b30a39e21a81cf1da67"/>
          <w:bookmarkEnd w:id="20"/>
          <w:r>
            <w:t>Rahman H., Chinna Eswaraiah M., Dutta H.M., 2015, In-vitro Anti-inflammatory and Anti-arthritic Activity of</w:t>
          </w:r>
          <w:bookmarkEnd w:id="21"/>
          <w:r>
            <w:t xml:space="preserve"> </w:t>
          </w:r>
          <w:r w:rsidRPr="00802DCF">
            <w:rPr>
              <w:i/>
            </w:rPr>
            <w:t xml:space="preserve">Oryza sativa </w:t>
          </w:r>
          <w:r w:rsidRPr="00802DCF">
            <w:t>Var. Joha Rice (An Aromatic Indigenous Rice of Assam).</w:t>
          </w:r>
        </w:p>
        <w:p w14:paraId="76971EB5" w14:textId="77777777" w:rsidR="00802DCF" w:rsidRDefault="00802DCF" w:rsidP="00802DCF">
          <w:pPr>
            <w:pStyle w:val="CitaviBibliographyEntry"/>
          </w:pPr>
          <w:bookmarkStart w:id="22" w:name="_CTVL001f4cbe0ad620c48239e740f1cc7194b1e"/>
          <w:r>
            <w:t>Wajs J., Brodziak A., Król J., 2023, Shaping the Physicochemical, Functional, Microbiological and Sensory Properties of Yoghurts Using Plant Additives, Foods, 12, 1275.</w:t>
          </w:r>
        </w:p>
        <w:p w14:paraId="1FD366F5" w14:textId="32B62E5A" w:rsidR="008C15B4" w:rsidRDefault="00802DCF" w:rsidP="00802DCF">
          <w:pPr>
            <w:pStyle w:val="CitaviBibliographyEntry"/>
          </w:pPr>
          <w:bookmarkStart w:id="23" w:name="_CTVL0019283ae3b27994412ad03517d3768a521"/>
          <w:bookmarkEnd w:id="22"/>
          <w:r>
            <w:t xml:space="preserve">Weragama D., Weerasingha V., Jayasumana L., Adikari J., Vidanarachchi J.K., Priyashantha H., 2021, The physicochemical, microbiological, and organoleptic properties and antioxidant activities of cream cheeses fortified with dried curry leaves </w:t>
          </w:r>
          <w:bookmarkEnd w:id="23"/>
          <w:r>
            <w:t>(</w:t>
          </w:r>
          <w:r w:rsidRPr="00802DCF">
            <w:rPr>
              <w:i/>
            </w:rPr>
            <w:t>Murraya koenigii</w:t>
          </w:r>
          <w:r w:rsidRPr="00802DCF">
            <w:t xml:space="preserve"> L.) powder, Food science &amp; nutrition, 9, 5774–5784.</w:t>
          </w:r>
          <w:r w:rsidR="008C15B4">
            <w:fldChar w:fldCharType="end"/>
          </w:r>
        </w:p>
      </w:sdtContent>
    </w:sdt>
    <w:p w14:paraId="24843505" w14:textId="77777777" w:rsidR="008C15B4" w:rsidRPr="00480EC2" w:rsidRDefault="008C15B4" w:rsidP="008C15B4"/>
    <w:sectPr w:rsidR="008C15B4" w:rsidRPr="00480EC2"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97572D" w14:textId="77777777" w:rsidR="00EA727D" w:rsidRDefault="00EA727D" w:rsidP="004F5E36">
      <w:r>
        <w:separator/>
      </w:r>
    </w:p>
  </w:endnote>
  <w:endnote w:type="continuationSeparator" w:id="0">
    <w:p w14:paraId="35CAF5E1" w14:textId="77777777" w:rsidR="00EA727D" w:rsidRDefault="00EA727D"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F6E452" w14:textId="77777777" w:rsidR="00EA727D" w:rsidRDefault="00EA727D" w:rsidP="004F5E36">
      <w:r>
        <w:separator/>
      </w:r>
    </w:p>
  </w:footnote>
  <w:footnote w:type="continuationSeparator" w:id="0">
    <w:p w14:paraId="6A45F7F3" w14:textId="77777777" w:rsidR="00EA727D" w:rsidRDefault="00EA727D"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eEinfach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6731CBD"/>
    <w:multiLevelType w:val="hybridMultilevel"/>
    <w:tmpl w:val="6262BCF4"/>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603755188">
    <w:abstractNumId w:val="10"/>
  </w:num>
  <w:num w:numId="2" w16cid:durableId="1847750693">
    <w:abstractNumId w:val="8"/>
  </w:num>
  <w:num w:numId="3" w16cid:durableId="344795393">
    <w:abstractNumId w:val="3"/>
  </w:num>
  <w:num w:numId="4" w16cid:durableId="446387174">
    <w:abstractNumId w:val="2"/>
  </w:num>
  <w:num w:numId="5" w16cid:durableId="735664949">
    <w:abstractNumId w:val="1"/>
  </w:num>
  <w:num w:numId="6" w16cid:durableId="1395660258">
    <w:abstractNumId w:val="0"/>
  </w:num>
  <w:num w:numId="7" w16cid:durableId="1539587906">
    <w:abstractNumId w:val="9"/>
  </w:num>
  <w:num w:numId="8" w16cid:durableId="305206045">
    <w:abstractNumId w:val="7"/>
  </w:num>
  <w:num w:numId="9" w16cid:durableId="492379354">
    <w:abstractNumId w:val="6"/>
  </w:num>
  <w:num w:numId="10" w16cid:durableId="1996185607">
    <w:abstractNumId w:val="5"/>
  </w:num>
  <w:num w:numId="11" w16cid:durableId="1233157009">
    <w:abstractNumId w:val="4"/>
  </w:num>
  <w:num w:numId="12" w16cid:durableId="597908874">
    <w:abstractNumId w:val="17"/>
  </w:num>
  <w:num w:numId="13" w16cid:durableId="1314214841">
    <w:abstractNumId w:val="12"/>
  </w:num>
  <w:num w:numId="14" w16cid:durableId="1916282547">
    <w:abstractNumId w:val="18"/>
  </w:num>
  <w:num w:numId="15" w16cid:durableId="1861041098">
    <w:abstractNumId w:val="21"/>
  </w:num>
  <w:num w:numId="16" w16cid:durableId="219677931">
    <w:abstractNumId w:val="19"/>
  </w:num>
  <w:num w:numId="17" w16cid:durableId="501556145">
    <w:abstractNumId w:val="11"/>
  </w:num>
  <w:num w:numId="18" w16cid:durableId="2001885821">
    <w:abstractNumId w:val="12"/>
    <w:lvlOverride w:ilvl="0">
      <w:startOverride w:val="1"/>
    </w:lvlOverride>
  </w:num>
  <w:num w:numId="19" w16cid:durableId="598147403">
    <w:abstractNumId w:val="16"/>
  </w:num>
  <w:num w:numId="20" w16cid:durableId="661156831">
    <w:abstractNumId w:val="15"/>
  </w:num>
  <w:num w:numId="21" w16cid:durableId="218248519">
    <w:abstractNumId w:val="14"/>
  </w:num>
  <w:num w:numId="22" w16cid:durableId="965627542">
    <w:abstractNumId w:val="13"/>
  </w:num>
  <w:num w:numId="23" w16cid:durableId="22507302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I0NzezsDA3M7MwMTJW0lEKTi0uzszPAykwMq4FAPCCjrUtAAAA"/>
  </w:docVars>
  <w:rsids>
    <w:rsidRoot w:val="000E414A"/>
    <w:rsid w:val="000027C0"/>
    <w:rsid w:val="00004772"/>
    <w:rsid w:val="000052FB"/>
    <w:rsid w:val="000103D9"/>
    <w:rsid w:val="000117CB"/>
    <w:rsid w:val="0003148D"/>
    <w:rsid w:val="00031EEC"/>
    <w:rsid w:val="000430E3"/>
    <w:rsid w:val="00051566"/>
    <w:rsid w:val="000562A9"/>
    <w:rsid w:val="00062A9A"/>
    <w:rsid w:val="00065058"/>
    <w:rsid w:val="00075670"/>
    <w:rsid w:val="000838B8"/>
    <w:rsid w:val="00086C39"/>
    <w:rsid w:val="00095D2F"/>
    <w:rsid w:val="000A03B2"/>
    <w:rsid w:val="000A1017"/>
    <w:rsid w:val="000A6189"/>
    <w:rsid w:val="000D0268"/>
    <w:rsid w:val="000D34BE"/>
    <w:rsid w:val="000E102F"/>
    <w:rsid w:val="000E36F1"/>
    <w:rsid w:val="000E3A73"/>
    <w:rsid w:val="000E414A"/>
    <w:rsid w:val="000E4DDC"/>
    <w:rsid w:val="000E6ACC"/>
    <w:rsid w:val="000F093C"/>
    <w:rsid w:val="000F787B"/>
    <w:rsid w:val="00101F8F"/>
    <w:rsid w:val="00115A1F"/>
    <w:rsid w:val="0012091F"/>
    <w:rsid w:val="00126BC2"/>
    <w:rsid w:val="001308B6"/>
    <w:rsid w:val="0013121F"/>
    <w:rsid w:val="00131FE6"/>
    <w:rsid w:val="0013263F"/>
    <w:rsid w:val="001331DF"/>
    <w:rsid w:val="00134DE4"/>
    <w:rsid w:val="00136BA5"/>
    <w:rsid w:val="0014034D"/>
    <w:rsid w:val="00144D16"/>
    <w:rsid w:val="00150E59"/>
    <w:rsid w:val="00150F80"/>
    <w:rsid w:val="00152DE3"/>
    <w:rsid w:val="001565CE"/>
    <w:rsid w:val="00164CF9"/>
    <w:rsid w:val="001667A6"/>
    <w:rsid w:val="00180FC7"/>
    <w:rsid w:val="00184AD6"/>
    <w:rsid w:val="001A4AF7"/>
    <w:rsid w:val="001A6DC1"/>
    <w:rsid w:val="001B0349"/>
    <w:rsid w:val="001B1E93"/>
    <w:rsid w:val="001B20F8"/>
    <w:rsid w:val="001B65C1"/>
    <w:rsid w:val="001C684B"/>
    <w:rsid w:val="001D0CFB"/>
    <w:rsid w:val="001D21AF"/>
    <w:rsid w:val="001D53FC"/>
    <w:rsid w:val="001E59D9"/>
    <w:rsid w:val="001F42A5"/>
    <w:rsid w:val="001F5875"/>
    <w:rsid w:val="001F7B9D"/>
    <w:rsid w:val="00201C93"/>
    <w:rsid w:val="00207ECB"/>
    <w:rsid w:val="002224B4"/>
    <w:rsid w:val="00222A0D"/>
    <w:rsid w:val="0024064A"/>
    <w:rsid w:val="002447EF"/>
    <w:rsid w:val="00251550"/>
    <w:rsid w:val="00263B05"/>
    <w:rsid w:val="00270293"/>
    <w:rsid w:val="0027221A"/>
    <w:rsid w:val="002723F0"/>
    <w:rsid w:val="00275B61"/>
    <w:rsid w:val="00280FAF"/>
    <w:rsid w:val="00282656"/>
    <w:rsid w:val="002831BA"/>
    <w:rsid w:val="00296B83"/>
    <w:rsid w:val="002B4015"/>
    <w:rsid w:val="002B78CE"/>
    <w:rsid w:val="002C2FB6"/>
    <w:rsid w:val="002C7163"/>
    <w:rsid w:val="002D0908"/>
    <w:rsid w:val="002D350A"/>
    <w:rsid w:val="002E5FA7"/>
    <w:rsid w:val="002F29B5"/>
    <w:rsid w:val="002F3309"/>
    <w:rsid w:val="002F41C7"/>
    <w:rsid w:val="003008CE"/>
    <w:rsid w:val="003009B7"/>
    <w:rsid w:val="00300E56"/>
    <w:rsid w:val="0030152C"/>
    <w:rsid w:val="0030469C"/>
    <w:rsid w:val="003069F3"/>
    <w:rsid w:val="00306CDA"/>
    <w:rsid w:val="00306CDF"/>
    <w:rsid w:val="00310F4E"/>
    <w:rsid w:val="00321CA6"/>
    <w:rsid w:val="00323763"/>
    <w:rsid w:val="00323C5F"/>
    <w:rsid w:val="003268DF"/>
    <w:rsid w:val="00334901"/>
    <w:rsid w:val="00334C09"/>
    <w:rsid w:val="00341854"/>
    <w:rsid w:val="00350408"/>
    <w:rsid w:val="003577F9"/>
    <w:rsid w:val="00371B8E"/>
    <w:rsid w:val="003723D4"/>
    <w:rsid w:val="00373EF8"/>
    <w:rsid w:val="00381905"/>
    <w:rsid w:val="00384CC8"/>
    <w:rsid w:val="003871FD"/>
    <w:rsid w:val="003A1E30"/>
    <w:rsid w:val="003A2829"/>
    <w:rsid w:val="003A6FC6"/>
    <w:rsid w:val="003A7D1C"/>
    <w:rsid w:val="003B304B"/>
    <w:rsid w:val="003B3146"/>
    <w:rsid w:val="003B3826"/>
    <w:rsid w:val="003D0B9B"/>
    <w:rsid w:val="003F015E"/>
    <w:rsid w:val="00400414"/>
    <w:rsid w:val="004143A5"/>
    <w:rsid w:val="0041446B"/>
    <w:rsid w:val="00414FFF"/>
    <w:rsid w:val="00417A20"/>
    <w:rsid w:val="00430F1D"/>
    <w:rsid w:val="0044071E"/>
    <w:rsid w:val="0044329C"/>
    <w:rsid w:val="00447222"/>
    <w:rsid w:val="00451F0E"/>
    <w:rsid w:val="00453E24"/>
    <w:rsid w:val="00455C64"/>
    <w:rsid w:val="00457456"/>
    <w:rsid w:val="004577FE"/>
    <w:rsid w:val="00457B9C"/>
    <w:rsid w:val="0046164A"/>
    <w:rsid w:val="004628D2"/>
    <w:rsid w:val="00462DCD"/>
    <w:rsid w:val="004648AD"/>
    <w:rsid w:val="00464B88"/>
    <w:rsid w:val="004703A9"/>
    <w:rsid w:val="004760DE"/>
    <w:rsid w:val="004763D3"/>
    <w:rsid w:val="004763D7"/>
    <w:rsid w:val="00480EC2"/>
    <w:rsid w:val="004A004E"/>
    <w:rsid w:val="004A0282"/>
    <w:rsid w:val="004A24CF"/>
    <w:rsid w:val="004A5FF5"/>
    <w:rsid w:val="004B36F0"/>
    <w:rsid w:val="004B6E52"/>
    <w:rsid w:val="004C3D1D"/>
    <w:rsid w:val="004C3D84"/>
    <w:rsid w:val="004C7913"/>
    <w:rsid w:val="004D0041"/>
    <w:rsid w:val="004D4BA8"/>
    <w:rsid w:val="004E47CF"/>
    <w:rsid w:val="004E4DD6"/>
    <w:rsid w:val="004F5E36"/>
    <w:rsid w:val="004F6203"/>
    <w:rsid w:val="00503237"/>
    <w:rsid w:val="00507B47"/>
    <w:rsid w:val="00507BEF"/>
    <w:rsid w:val="00507CC9"/>
    <w:rsid w:val="005119A5"/>
    <w:rsid w:val="00516AAC"/>
    <w:rsid w:val="0052271D"/>
    <w:rsid w:val="005278B7"/>
    <w:rsid w:val="00532016"/>
    <w:rsid w:val="005346C8"/>
    <w:rsid w:val="00543E7D"/>
    <w:rsid w:val="00547A68"/>
    <w:rsid w:val="005531C9"/>
    <w:rsid w:val="00570C43"/>
    <w:rsid w:val="00586D59"/>
    <w:rsid w:val="005A17A4"/>
    <w:rsid w:val="005B2110"/>
    <w:rsid w:val="005B61E6"/>
    <w:rsid w:val="005C61CB"/>
    <w:rsid w:val="005C77E1"/>
    <w:rsid w:val="005D668A"/>
    <w:rsid w:val="005D6A2F"/>
    <w:rsid w:val="005E1A82"/>
    <w:rsid w:val="005E794C"/>
    <w:rsid w:val="005F0A28"/>
    <w:rsid w:val="005F0E5E"/>
    <w:rsid w:val="00600535"/>
    <w:rsid w:val="00610CD6"/>
    <w:rsid w:val="00620DEE"/>
    <w:rsid w:val="00621F92"/>
    <w:rsid w:val="0062280A"/>
    <w:rsid w:val="0062542D"/>
    <w:rsid w:val="00625639"/>
    <w:rsid w:val="00631B33"/>
    <w:rsid w:val="00634458"/>
    <w:rsid w:val="00635309"/>
    <w:rsid w:val="0064184D"/>
    <w:rsid w:val="006422CC"/>
    <w:rsid w:val="006554AA"/>
    <w:rsid w:val="00660E3E"/>
    <w:rsid w:val="00662E74"/>
    <w:rsid w:val="00680C23"/>
    <w:rsid w:val="00693766"/>
    <w:rsid w:val="00693C2A"/>
    <w:rsid w:val="00693FF8"/>
    <w:rsid w:val="006A08D1"/>
    <w:rsid w:val="006A0C36"/>
    <w:rsid w:val="006A3281"/>
    <w:rsid w:val="006B4888"/>
    <w:rsid w:val="006C2E45"/>
    <w:rsid w:val="006C359C"/>
    <w:rsid w:val="006C5579"/>
    <w:rsid w:val="006C6EF9"/>
    <w:rsid w:val="006D6E8B"/>
    <w:rsid w:val="006E737D"/>
    <w:rsid w:val="0070292B"/>
    <w:rsid w:val="00713973"/>
    <w:rsid w:val="00720A24"/>
    <w:rsid w:val="00732386"/>
    <w:rsid w:val="0073514D"/>
    <w:rsid w:val="007447F3"/>
    <w:rsid w:val="0075499F"/>
    <w:rsid w:val="007661C8"/>
    <w:rsid w:val="0077098D"/>
    <w:rsid w:val="00777429"/>
    <w:rsid w:val="007830AF"/>
    <w:rsid w:val="007931FA"/>
    <w:rsid w:val="007A4861"/>
    <w:rsid w:val="007A7BBA"/>
    <w:rsid w:val="007B0C50"/>
    <w:rsid w:val="007B48F9"/>
    <w:rsid w:val="007C1A43"/>
    <w:rsid w:val="007D0951"/>
    <w:rsid w:val="007F41C4"/>
    <w:rsid w:val="0080013E"/>
    <w:rsid w:val="00802DCF"/>
    <w:rsid w:val="00812F76"/>
    <w:rsid w:val="00813288"/>
    <w:rsid w:val="008168FC"/>
    <w:rsid w:val="00830996"/>
    <w:rsid w:val="008345F1"/>
    <w:rsid w:val="00847831"/>
    <w:rsid w:val="0085702B"/>
    <w:rsid w:val="00865B07"/>
    <w:rsid w:val="008667EA"/>
    <w:rsid w:val="0087637F"/>
    <w:rsid w:val="00882477"/>
    <w:rsid w:val="00892AD5"/>
    <w:rsid w:val="0089377F"/>
    <w:rsid w:val="008A1512"/>
    <w:rsid w:val="008A56FF"/>
    <w:rsid w:val="008B3E77"/>
    <w:rsid w:val="008B7C03"/>
    <w:rsid w:val="008C15B4"/>
    <w:rsid w:val="008D32B9"/>
    <w:rsid w:val="008D433B"/>
    <w:rsid w:val="008D4A16"/>
    <w:rsid w:val="008E32F3"/>
    <w:rsid w:val="008E566E"/>
    <w:rsid w:val="008F7F47"/>
    <w:rsid w:val="0090161A"/>
    <w:rsid w:val="00901EB6"/>
    <w:rsid w:val="00904C62"/>
    <w:rsid w:val="00922BA8"/>
    <w:rsid w:val="00924DAC"/>
    <w:rsid w:val="00927058"/>
    <w:rsid w:val="009334AD"/>
    <w:rsid w:val="00942750"/>
    <w:rsid w:val="009450CE"/>
    <w:rsid w:val="009459BB"/>
    <w:rsid w:val="00947179"/>
    <w:rsid w:val="0095164B"/>
    <w:rsid w:val="00954090"/>
    <w:rsid w:val="009573E7"/>
    <w:rsid w:val="00963E05"/>
    <w:rsid w:val="00964A45"/>
    <w:rsid w:val="00967843"/>
    <w:rsid w:val="00967D54"/>
    <w:rsid w:val="00971028"/>
    <w:rsid w:val="00987356"/>
    <w:rsid w:val="00993B84"/>
    <w:rsid w:val="00996483"/>
    <w:rsid w:val="00996F5A"/>
    <w:rsid w:val="009A3E75"/>
    <w:rsid w:val="009B041A"/>
    <w:rsid w:val="009C0C3D"/>
    <w:rsid w:val="009C37C3"/>
    <w:rsid w:val="009C7C86"/>
    <w:rsid w:val="009D2FF7"/>
    <w:rsid w:val="009E7884"/>
    <w:rsid w:val="009E788A"/>
    <w:rsid w:val="009F0E08"/>
    <w:rsid w:val="009F12D1"/>
    <w:rsid w:val="00A1763D"/>
    <w:rsid w:val="00A17CEC"/>
    <w:rsid w:val="00A27EF0"/>
    <w:rsid w:val="00A36DF0"/>
    <w:rsid w:val="00A41E1A"/>
    <w:rsid w:val="00A42361"/>
    <w:rsid w:val="00A50B20"/>
    <w:rsid w:val="00A51390"/>
    <w:rsid w:val="00A564BE"/>
    <w:rsid w:val="00A57BBF"/>
    <w:rsid w:val="00A6059D"/>
    <w:rsid w:val="00A60D13"/>
    <w:rsid w:val="00A711F6"/>
    <w:rsid w:val="00A7223D"/>
    <w:rsid w:val="00A72745"/>
    <w:rsid w:val="00A76EFC"/>
    <w:rsid w:val="00A76F17"/>
    <w:rsid w:val="00A87D50"/>
    <w:rsid w:val="00A91010"/>
    <w:rsid w:val="00A97F29"/>
    <w:rsid w:val="00AA65F1"/>
    <w:rsid w:val="00AA702E"/>
    <w:rsid w:val="00AA7D26"/>
    <w:rsid w:val="00AB0964"/>
    <w:rsid w:val="00AB5011"/>
    <w:rsid w:val="00AC2C0E"/>
    <w:rsid w:val="00AC2F60"/>
    <w:rsid w:val="00AC7368"/>
    <w:rsid w:val="00AD0235"/>
    <w:rsid w:val="00AD16B9"/>
    <w:rsid w:val="00AE377D"/>
    <w:rsid w:val="00AF0EBA"/>
    <w:rsid w:val="00B02C8A"/>
    <w:rsid w:val="00B17FBD"/>
    <w:rsid w:val="00B25499"/>
    <w:rsid w:val="00B315A6"/>
    <w:rsid w:val="00B31813"/>
    <w:rsid w:val="00B33365"/>
    <w:rsid w:val="00B403A9"/>
    <w:rsid w:val="00B57B36"/>
    <w:rsid w:val="00B57E6F"/>
    <w:rsid w:val="00B80047"/>
    <w:rsid w:val="00B8686D"/>
    <w:rsid w:val="00B93F69"/>
    <w:rsid w:val="00BA5FA9"/>
    <w:rsid w:val="00BB1DDC"/>
    <w:rsid w:val="00BB7184"/>
    <w:rsid w:val="00BC30C9"/>
    <w:rsid w:val="00BD077D"/>
    <w:rsid w:val="00BE3E58"/>
    <w:rsid w:val="00BE50C4"/>
    <w:rsid w:val="00C01616"/>
    <w:rsid w:val="00C0162B"/>
    <w:rsid w:val="00C068ED"/>
    <w:rsid w:val="00C22E0C"/>
    <w:rsid w:val="00C345B1"/>
    <w:rsid w:val="00C3759B"/>
    <w:rsid w:val="00C377EA"/>
    <w:rsid w:val="00C40142"/>
    <w:rsid w:val="00C52C3C"/>
    <w:rsid w:val="00C536F3"/>
    <w:rsid w:val="00C57182"/>
    <w:rsid w:val="00C57863"/>
    <w:rsid w:val="00C62E1D"/>
    <w:rsid w:val="00C640AF"/>
    <w:rsid w:val="00C655FD"/>
    <w:rsid w:val="00C75407"/>
    <w:rsid w:val="00C75A0C"/>
    <w:rsid w:val="00C7685F"/>
    <w:rsid w:val="00C870A8"/>
    <w:rsid w:val="00C94434"/>
    <w:rsid w:val="00C95AA2"/>
    <w:rsid w:val="00CA0D4A"/>
    <w:rsid w:val="00CA0D75"/>
    <w:rsid w:val="00CA1C95"/>
    <w:rsid w:val="00CA5A9C"/>
    <w:rsid w:val="00CB3AA1"/>
    <w:rsid w:val="00CC4C20"/>
    <w:rsid w:val="00CD3517"/>
    <w:rsid w:val="00CD5FE2"/>
    <w:rsid w:val="00CE0A23"/>
    <w:rsid w:val="00CE7C68"/>
    <w:rsid w:val="00CF30DE"/>
    <w:rsid w:val="00CF3E47"/>
    <w:rsid w:val="00D02B4C"/>
    <w:rsid w:val="00D040C4"/>
    <w:rsid w:val="00D20AD1"/>
    <w:rsid w:val="00D21350"/>
    <w:rsid w:val="00D22406"/>
    <w:rsid w:val="00D31A1D"/>
    <w:rsid w:val="00D46B7E"/>
    <w:rsid w:val="00D47522"/>
    <w:rsid w:val="00D5296B"/>
    <w:rsid w:val="00D57B9F"/>
    <w:rsid w:val="00D57C84"/>
    <w:rsid w:val="00D6057D"/>
    <w:rsid w:val="00D648EC"/>
    <w:rsid w:val="00D71640"/>
    <w:rsid w:val="00D836C5"/>
    <w:rsid w:val="00D84576"/>
    <w:rsid w:val="00D95E72"/>
    <w:rsid w:val="00DA1399"/>
    <w:rsid w:val="00DA24C6"/>
    <w:rsid w:val="00DA4D7B"/>
    <w:rsid w:val="00DB6E3C"/>
    <w:rsid w:val="00DD271C"/>
    <w:rsid w:val="00DD528F"/>
    <w:rsid w:val="00DE264A"/>
    <w:rsid w:val="00DF5072"/>
    <w:rsid w:val="00E02D18"/>
    <w:rsid w:val="00E041E7"/>
    <w:rsid w:val="00E051D8"/>
    <w:rsid w:val="00E051F6"/>
    <w:rsid w:val="00E23CA1"/>
    <w:rsid w:val="00E3350F"/>
    <w:rsid w:val="00E33DD7"/>
    <w:rsid w:val="00E409A8"/>
    <w:rsid w:val="00E50C12"/>
    <w:rsid w:val="00E6353E"/>
    <w:rsid w:val="00E65B91"/>
    <w:rsid w:val="00E7209D"/>
    <w:rsid w:val="00E72EAD"/>
    <w:rsid w:val="00E77223"/>
    <w:rsid w:val="00E8528B"/>
    <w:rsid w:val="00E85B94"/>
    <w:rsid w:val="00E85DFE"/>
    <w:rsid w:val="00E978D0"/>
    <w:rsid w:val="00EA4613"/>
    <w:rsid w:val="00EA70CD"/>
    <w:rsid w:val="00EA727D"/>
    <w:rsid w:val="00EA7F91"/>
    <w:rsid w:val="00EB1523"/>
    <w:rsid w:val="00EB6411"/>
    <w:rsid w:val="00EC0E49"/>
    <w:rsid w:val="00EC101F"/>
    <w:rsid w:val="00EC1D9F"/>
    <w:rsid w:val="00EE0131"/>
    <w:rsid w:val="00EE17B0"/>
    <w:rsid w:val="00EE72A8"/>
    <w:rsid w:val="00EF06D9"/>
    <w:rsid w:val="00EF33BB"/>
    <w:rsid w:val="00F0228C"/>
    <w:rsid w:val="00F2052A"/>
    <w:rsid w:val="00F24F8A"/>
    <w:rsid w:val="00F3049E"/>
    <w:rsid w:val="00F30C64"/>
    <w:rsid w:val="00F32BA2"/>
    <w:rsid w:val="00F32CDB"/>
    <w:rsid w:val="00F41D5E"/>
    <w:rsid w:val="00F47F0E"/>
    <w:rsid w:val="00F565FE"/>
    <w:rsid w:val="00F63A70"/>
    <w:rsid w:val="00F63D8C"/>
    <w:rsid w:val="00F6691E"/>
    <w:rsid w:val="00F7036E"/>
    <w:rsid w:val="00F7534E"/>
    <w:rsid w:val="00F93EDF"/>
    <w:rsid w:val="00F95CEB"/>
    <w:rsid w:val="00F96E77"/>
    <w:rsid w:val="00FA1802"/>
    <w:rsid w:val="00FA21D0"/>
    <w:rsid w:val="00FA4BE6"/>
    <w:rsid w:val="00FA5F5F"/>
    <w:rsid w:val="00FB730C"/>
    <w:rsid w:val="00FC2695"/>
    <w:rsid w:val="00FC3E03"/>
    <w:rsid w:val="00FC3FC1"/>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832AF022-1321-4571-A4D7-769DEA5BC5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berschrift1">
    <w:name w:val="heading 1"/>
    <w:basedOn w:val="CETHeading1"/>
    <w:next w:val="Standard"/>
    <w:link w:val="berschrift1Zchn"/>
    <w:uiPriority w:val="9"/>
    <w:rsid w:val="004F5E36"/>
    <w:pPr>
      <w:tabs>
        <w:tab w:val="clear" w:pos="360"/>
        <w:tab w:val="right" w:pos="7100"/>
      </w:tabs>
      <w:jc w:val="both"/>
      <w:outlineLvl w:val="0"/>
    </w:pPr>
    <w:rPr>
      <w:lang w:val="en-GB"/>
    </w:rPr>
  </w:style>
  <w:style w:type="paragraph" w:styleId="berschrift2">
    <w:name w:val="heading 2"/>
    <w:basedOn w:val="Standard"/>
    <w:next w:val="Standard"/>
    <w:link w:val="berschrift2Zchn"/>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berschrift9">
    <w:name w:val="heading 9"/>
    <w:basedOn w:val="Standard"/>
    <w:next w:val="Standard"/>
    <w:link w:val="berschrift9Zchn"/>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eEinfach1">
    <w:name w:val="Table Simple 1"/>
    <w:basedOn w:val="NormaleTabel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Kommentarzeichen">
    <w:name w:val="annotation reference"/>
    <w:basedOn w:val="Absatz-Standardschriftart"/>
    <w:uiPriority w:val="99"/>
    <w:semiHidden/>
    <w:unhideWhenUsed/>
    <w:rsid w:val="004577FE"/>
    <w:rPr>
      <w:sz w:val="16"/>
      <w:szCs w:val="16"/>
    </w:rPr>
  </w:style>
  <w:style w:type="paragraph" w:styleId="Sprechblasentext">
    <w:name w:val="Balloon Text"/>
    <w:basedOn w:val="Standard"/>
    <w:link w:val="SprechblasentextZchn"/>
    <w:uiPriority w:val="99"/>
    <w:semiHidden/>
    <w:unhideWhenUsed/>
    <w:rsid w:val="000D34B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D34BE"/>
    <w:rPr>
      <w:rFonts w:ascii="Tahoma" w:hAnsi="Tahoma" w:cs="Tahoma"/>
      <w:sz w:val="16"/>
      <w:szCs w:val="16"/>
    </w:rPr>
  </w:style>
  <w:style w:type="paragraph" w:styleId="Literaturverzeichnis">
    <w:name w:val="Bibliography"/>
    <w:basedOn w:val="CETReferencetext"/>
    <w:uiPriority w:val="37"/>
    <w:unhideWhenUsed/>
    <w:rsid w:val="00631B33"/>
    <w:pPr>
      <w:spacing w:line="240" w:lineRule="auto"/>
      <w:ind w:left="720" w:hanging="720"/>
    </w:pPr>
  </w:style>
  <w:style w:type="paragraph" w:styleId="Textkrper2">
    <w:name w:val="Body Text 2"/>
    <w:basedOn w:val="Standard"/>
    <w:link w:val="Textkrper2Zchn"/>
    <w:uiPriority w:val="99"/>
    <w:semiHidden/>
    <w:unhideWhenUsed/>
    <w:rsid w:val="0003148D"/>
    <w:pPr>
      <w:spacing w:after="120" w:line="480" w:lineRule="auto"/>
    </w:pPr>
  </w:style>
  <w:style w:type="character" w:customStyle="1" w:styleId="Textkrper2Zchn">
    <w:name w:val="Textkörper 2 Zchn"/>
    <w:basedOn w:val="Absatz-Standardschriftart"/>
    <w:link w:val="Textkrper2"/>
    <w:uiPriority w:val="99"/>
    <w:semiHidden/>
    <w:rsid w:val="0003148D"/>
  </w:style>
  <w:style w:type="paragraph" w:styleId="Textkrper3">
    <w:name w:val="Body Text 3"/>
    <w:basedOn w:val="Standard"/>
    <w:link w:val="Textkrper3Zchn"/>
    <w:uiPriority w:val="99"/>
    <w:semiHidden/>
    <w:unhideWhenUsed/>
    <w:rsid w:val="0003148D"/>
    <w:pPr>
      <w:spacing w:after="120"/>
    </w:pPr>
    <w:rPr>
      <w:sz w:val="16"/>
      <w:szCs w:val="16"/>
    </w:rPr>
  </w:style>
  <w:style w:type="character" w:customStyle="1" w:styleId="Textkrper3Zchn">
    <w:name w:val="Textkörper 3 Zchn"/>
    <w:basedOn w:val="Absatz-Standardschriftart"/>
    <w:link w:val="Textkrper3"/>
    <w:uiPriority w:val="99"/>
    <w:semiHidden/>
    <w:rsid w:val="0003148D"/>
    <w:rPr>
      <w:sz w:val="16"/>
      <w:szCs w:val="16"/>
    </w:rPr>
  </w:style>
  <w:style w:type="paragraph" w:styleId="Textkrper">
    <w:name w:val="Body Text"/>
    <w:basedOn w:val="Standard"/>
    <w:link w:val="TextkrperZchn"/>
    <w:uiPriority w:val="99"/>
    <w:semiHidden/>
    <w:unhideWhenUsed/>
    <w:rsid w:val="0003148D"/>
    <w:pPr>
      <w:spacing w:after="120"/>
    </w:pPr>
  </w:style>
  <w:style w:type="character" w:customStyle="1" w:styleId="TextkrperZchn">
    <w:name w:val="Textkörper Zchn"/>
    <w:basedOn w:val="Absatz-Standardschriftart"/>
    <w:link w:val="Textkrper"/>
    <w:uiPriority w:val="99"/>
    <w:semiHidden/>
    <w:rsid w:val="0003148D"/>
  </w:style>
  <w:style w:type="paragraph" w:styleId="Datum">
    <w:name w:val="Date"/>
    <w:basedOn w:val="Standard"/>
    <w:next w:val="Standard"/>
    <w:link w:val="DatumZchn"/>
    <w:uiPriority w:val="99"/>
    <w:semiHidden/>
    <w:unhideWhenUsed/>
    <w:rsid w:val="0003148D"/>
  </w:style>
  <w:style w:type="character" w:customStyle="1" w:styleId="DatumZchn">
    <w:name w:val="Datum Zchn"/>
    <w:basedOn w:val="Absatz-Standardschriftart"/>
    <w:link w:val="Datum"/>
    <w:uiPriority w:val="99"/>
    <w:semiHidden/>
    <w:rsid w:val="0003148D"/>
  </w:style>
  <w:style w:type="paragraph" w:styleId="Beschriftung">
    <w:name w:val="caption"/>
    <w:basedOn w:val="Standard"/>
    <w:next w:val="Standard"/>
    <w:uiPriority w:val="35"/>
    <w:unhideWhenUsed/>
    <w:qFormat/>
    <w:rsid w:val="0003148D"/>
    <w:pPr>
      <w:spacing w:line="240" w:lineRule="auto"/>
    </w:pPr>
    <w:rPr>
      <w:b/>
      <w:bCs/>
      <w:color w:val="4F81BD" w:themeColor="accent1"/>
      <w:szCs w:val="18"/>
    </w:rPr>
  </w:style>
  <w:style w:type="paragraph" w:styleId="Liste">
    <w:name w:val="List"/>
    <w:basedOn w:val="Standard"/>
    <w:uiPriority w:val="99"/>
    <w:semiHidden/>
    <w:unhideWhenUsed/>
    <w:rsid w:val="0003148D"/>
    <w:pPr>
      <w:ind w:left="283" w:hanging="283"/>
      <w:contextualSpacing/>
    </w:pPr>
  </w:style>
  <w:style w:type="paragraph" w:styleId="Liste2">
    <w:name w:val="List 2"/>
    <w:basedOn w:val="Standard"/>
    <w:uiPriority w:val="99"/>
    <w:semiHidden/>
    <w:unhideWhenUsed/>
    <w:rsid w:val="0003148D"/>
    <w:pPr>
      <w:ind w:left="566" w:hanging="283"/>
      <w:contextualSpacing/>
    </w:pPr>
  </w:style>
  <w:style w:type="paragraph" w:styleId="Liste3">
    <w:name w:val="List 3"/>
    <w:basedOn w:val="Standard"/>
    <w:uiPriority w:val="99"/>
    <w:semiHidden/>
    <w:unhideWhenUsed/>
    <w:rsid w:val="0003148D"/>
    <w:pPr>
      <w:ind w:left="849" w:hanging="283"/>
      <w:contextualSpacing/>
    </w:pPr>
  </w:style>
  <w:style w:type="paragraph" w:styleId="Liste4">
    <w:name w:val="List 4"/>
    <w:basedOn w:val="Standard"/>
    <w:uiPriority w:val="99"/>
    <w:semiHidden/>
    <w:unhideWhenUsed/>
    <w:rsid w:val="0003148D"/>
    <w:pPr>
      <w:ind w:left="1132" w:hanging="283"/>
      <w:contextualSpacing/>
    </w:pPr>
  </w:style>
  <w:style w:type="paragraph" w:styleId="Liste5">
    <w:name w:val="List 5"/>
    <w:basedOn w:val="Standard"/>
    <w:uiPriority w:val="99"/>
    <w:semiHidden/>
    <w:unhideWhenUsed/>
    <w:rsid w:val="0003148D"/>
    <w:pPr>
      <w:ind w:left="1415" w:hanging="283"/>
      <w:contextualSpacing/>
    </w:pPr>
  </w:style>
  <w:style w:type="paragraph" w:styleId="Listenfortsetzung">
    <w:name w:val="List Continue"/>
    <w:basedOn w:val="Standard"/>
    <w:uiPriority w:val="99"/>
    <w:semiHidden/>
    <w:unhideWhenUsed/>
    <w:rsid w:val="0003148D"/>
    <w:pPr>
      <w:spacing w:after="120"/>
      <w:ind w:left="283"/>
      <w:contextualSpacing/>
    </w:pPr>
  </w:style>
  <w:style w:type="paragraph" w:styleId="Listenfortsetzung2">
    <w:name w:val="List Continue 2"/>
    <w:basedOn w:val="Standard"/>
    <w:uiPriority w:val="99"/>
    <w:semiHidden/>
    <w:unhideWhenUsed/>
    <w:rsid w:val="0003148D"/>
    <w:pPr>
      <w:spacing w:after="120"/>
      <w:ind w:left="566"/>
      <w:contextualSpacing/>
    </w:pPr>
  </w:style>
  <w:style w:type="paragraph" w:styleId="Listenfortsetzung3">
    <w:name w:val="List Continue 3"/>
    <w:basedOn w:val="Standard"/>
    <w:uiPriority w:val="99"/>
    <w:semiHidden/>
    <w:unhideWhenUsed/>
    <w:rsid w:val="0003148D"/>
    <w:pPr>
      <w:spacing w:after="120"/>
      <w:ind w:left="849"/>
      <w:contextualSpacing/>
    </w:pPr>
  </w:style>
  <w:style w:type="paragraph" w:styleId="Listenfortsetzung4">
    <w:name w:val="List Continue 4"/>
    <w:basedOn w:val="Standard"/>
    <w:uiPriority w:val="99"/>
    <w:semiHidden/>
    <w:unhideWhenUsed/>
    <w:rsid w:val="0003148D"/>
    <w:pPr>
      <w:spacing w:after="120"/>
      <w:ind w:left="1132"/>
      <w:contextualSpacing/>
    </w:pPr>
  </w:style>
  <w:style w:type="paragraph" w:styleId="Listenfortsetzung5">
    <w:name w:val="List Continue 5"/>
    <w:basedOn w:val="Standard"/>
    <w:uiPriority w:val="99"/>
    <w:semiHidden/>
    <w:unhideWhenUsed/>
    <w:rsid w:val="0003148D"/>
    <w:pPr>
      <w:spacing w:after="120"/>
      <w:ind w:left="1415"/>
      <w:contextualSpacing/>
    </w:pPr>
  </w:style>
  <w:style w:type="paragraph" w:styleId="Unterschrift">
    <w:name w:val="Signature"/>
    <w:basedOn w:val="Standard"/>
    <w:link w:val="UnterschriftZchn"/>
    <w:uiPriority w:val="99"/>
    <w:semiHidden/>
    <w:unhideWhenUsed/>
    <w:rsid w:val="0003148D"/>
    <w:pPr>
      <w:spacing w:line="240" w:lineRule="auto"/>
      <w:ind w:left="4252"/>
    </w:pPr>
  </w:style>
  <w:style w:type="character" w:customStyle="1" w:styleId="UnterschriftZchn">
    <w:name w:val="Unterschrift Zchn"/>
    <w:basedOn w:val="Absatz-Standardschriftart"/>
    <w:link w:val="Unterschrift"/>
    <w:uiPriority w:val="99"/>
    <w:semiHidden/>
    <w:rsid w:val="0003148D"/>
  </w:style>
  <w:style w:type="paragraph" w:styleId="E-Mail-Signatur">
    <w:name w:val="E-mail Signature"/>
    <w:basedOn w:val="Standard"/>
    <w:link w:val="E-Mail-SignaturZchn"/>
    <w:uiPriority w:val="99"/>
    <w:semiHidden/>
    <w:unhideWhenUsed/>
    <w:rsid w:val="0003148D"/>
    <w:pPr>
      <w:spacing w:line="240" w:lineRule="auto"/>
    </w:pPr>
  </w:style>
  <w:style w:type="character" w:customStyle="1" w:styleId="E-Mail-SignaturZchn">
    <w:name w:val="E-Mail-Signatur Zchn"/>
    <w:basedOn w:val="Absatz-Standardschriftart"/>
    <w:link w:val="E-Mail-Signatur"/>
    <w:uiPriority w:val="99"/>
    <w:semiHidden/>
    <w:rsid w:val="0003148D"/>
  </w:style>
  <w:style w:type="paragraph" w:styleId="Anrede">
    <w:name w:val="Salutation"/>
    <w:basedOn w:val="Standard"/>
    <w:next w:val="Standard"/>
    <w:link w:val="AnredeZchn"/>
    <w:uiPriority w:val="99"/>
    <w:semiHidden/>
    <w:unhideWhenUsed/>
    <w:rsid w:val="0003148D"/>
  </w:style>
  <w:style w:type="character" w:customStyle="1" w:styleId="AnredeZchn">
    <w:name w:val="Anrede Zchn"/>
    <w:basedOn w:val="Absatz-Standardschriftart"/>
    <w:link w:val="Anrede"/>
    <w:uiPriority w:val="99"/>
    <w:semiHidden/>
    <w:rsid w:val="0003148D"/>
  </w:style>
  <w:style w:type="paragraph" w:styleId="Gruformel">
    <w:name w:val="Closing"/>
    <w:basedOn w:val="Standard"/>
    <w:link w:val="GruformelZchn"/>
    <w:uiPriority w:val="99"/>
    <w:semiHidden/>
    <w:unhideWhenUsed/>
    <w:rsid w:val="0003148D"/>
    <w:pPr>
      <w:spacing w:line="240" w:lineRule="auto"/>
      <w:ind w:left="4252"/>
    </w:pPr>
  </w:style>
  <w:style w:type="character" w:customStyle="1" w:styleId="GruformelZchn">
    <w:name w:val="Grußformel Zchn"/>
    <w:basedOn w:val="Absatz-Standardschriftart"/>
    <w:link w:val="Gruformel"/>
    <w:uiPriority w:val="99"/>
    <w:semiHidden/>
    <w:rsid w:val="0003148D"/>
  </w:style>
  <w:style w:type="paragraph" w:styleId="Index1">
    <w:name w:val="index 1"/>
    <w:basedOn w:val="Standard"/>
    <w:next w:val="Standard"/>
    <w:autoRedefine/>
    <w:uiPriority w:val="99"/>
    <w:semiHidden/>
    <w:unhideWhenUsed/>
    <w:rsid w:val="0003148D"/>
    <w:pPr>
      <w:spacing w:line="240" w:lineRule="auto"/>
      <w:ind w:left="220" w:hanging="220"/>
    </w:pPr>
  </w:style>
  <w:style w:type="paragraph" w:styleId="Index2">
    <w:name w:val="index 2"/>
    <w:basedOn w:val="Standard"/>
    <w:next w:val="Standard"/>
    <w:autoRedefine/>
    <w:uiPriority w:val="99"/>
    <w:semiHidden/>
    <w:unhideWhenUsed/>
    <w:rsid w:val="0003148D"/>
    <w:pPr>
      <w:spacing w:line="240" w:lineRule="auto"/>
      <w:ind w:left="440" w:hanging="220"/>
    </w:pPr>
  </w:style>
  <w:style w:type="paragraph" w:styleId="Index3">
    <w:name w:val="index 3"/>
    <w:basedOn w:val="Standard"/>
    <w:next w:val="Standard"/>
    <w:autoRedefine/>
    <w:uiPriority w:val="99"/>
    <w:semiHidden/>
    <w:unhideWhenUsed/>
    <w:rsid w:val="0003148D"/>
    <w:pPr>
      <w:spacing w:line="240" w:lineRule="auto"/>
      <w:ind w:left="660" w:hanging="220"/>
    </w:pPr>
  </w:style>
  <w:style w:type="paragraph" w:styleId="Index4">
    <w:name w:val="index 4"/>
    <w:basedOn w:val="Standard"/>
    <w:next w:val="Standard"/>
    <w:autoRedefine/>
    <w:uiPriority w:val="99"/>
    <w:semiHidden/>
    <w:unhideWhenUsed/>
    <w:rsid w:val="0003148D"/>
    <w:pPr>
      <w:spacing w:line="240" w:lineRule="auto"/>
      <w:ind w:left="880" w:hanging="220"/>
    </w:pPr>
  </w:style>
  <w:style w:type="paragraph" w:styleId="Index5">
    <w:name w:val="index 5"/>
    <w:basedOn w:val="Standard"/>
    <w:next w:val="Standard"/>
    <w:autoRedefine/>
    <w:uiPriority w:val="99"/>
    <w:semiHidden/>
    <w:unhideWhenUsed/>
    <w:rsid w:val="0003148D"/>
    <w:pPr>
      <w:spacing w:line="240" w:lineRule="auto"/>
      <w:ind w:left="1100" w:hanging="220"/>
    </w:pPr>
  </w:style>
  <w:style w:type="paragraph" w:styleId="Index6">
    <w:name w:val="index 6"/>
    <w:basedOn w:val="Standard"/>
    <w:next w:val="Standard"/>
    <w:autoRedefine/>
    <w:uiPriority w:val="99"/>
    <w:semiHidden/>
    <w:unhideWhenUsed/>
    <w:rsid w:val="0003148D"/>
    <w:pPr>
      <w:spacing w:line="240" w:lineRule="auto"/>
      <w:ind w:left="1320" w:hanging="220"/>
    </w:pPr>
  </w:style>
  <w:style w:type="paragraph" w:styleId="Index7">
    <w:name w:val="index 7"/>
    <w:basedOn w:val="Standard"/>
    <w:next w:val="Standard"/>
    <w:autoRedefine/>
    <w:uiPriority w:val="99"/>
    <w:semiHidden/>
    <w:unhideWhenUsed/>
    <w:rsid w:val="0003148D"/>
    <w:pPr>
      <w:spacing w:line="240" w:lineRule="auto"/>
      <w:ind w:left="1540" w:hanging="220"/>
    </w:pPr>
  </w:style>
  <w:style w:type="paragraph" w:styleId="Index8">
    <w:name w:val="index 8"/>
    <w:basedOn w:val="Standard"/>
    <w:next w:val="Standard"/>
    <w:autoRedefine/>
    <w:uiPriority w:val="99"/>
    <w:semiHidden/>
    <w:unhideWhenUsed/>
    <w:rsid w:val="0003148D"/>
    <w:pPr>
      <w:spacing w:line="240" w:lineRule="auto"/>
      <w:ind w:left="1760" w:hanging="220"/>
    </w:pPr>
  </w:style>
  <w:style w:type="paragraph" w:styleId="Index9">
    <w:name w:val="index 9"/>
    <w:basedOn w:val="Standard"/>
    <w:next w:val="Standard"/>
    <w:autoRedefine/>
    <w:uiPriority w:val="99"/>
    <w:semiHidden/>
    <w:unhideWhenUsed/>
    <w:rsid w:val="0003148D"/>
    <w:pPr>
      <w:spacing w:line="240" w:lineRule="auto"/>
      <w:ind w:left="1980" w:hanging="220"/>
    </w:pPr>
  </w:style>
  <w:style w:type="paragraph" w:styleId="Abbildungsverzeichnis">
    <w:name w:val="table of figures"/>
    <w:basedOn w:val="Standard"/>
    <w:next w:val="Standard"/>
    <w:uiPriority w:val="99"/>
    <w:semiHidden/>
    <w:unhideWhenUsed/>
    <w:rsid w:val="0003148D"/>
  </w:style>
  <w:style w:type="paragraph" w:styleId="Rechtsgrundlagenverzeichnis">
    <w:name w:val="table of authorities"/>
    <w:basedOn w:val="Standard"/>
    <w:next w:val="Standard"/>
    <w:uiPriority w:val="99"/>
    <w:semiHidden/>
    <w:unhideWhenUsed/>
    <w:rsid w:val="0003148D"/>
    <w:pPr>
      <w:ind w:left="220" w:hanging="220"/>
    </w:pPr>
  </w:style>
  <w:style w:type="paragraph" w:styleId="Umschlagadresse">
    <w:name w:val="envelope address"/>
    <w:basedOn w:val="Standard"/>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resse">
    <w:name w:val="HTML Address"/>
    <w:basedOn w:val="Standard"/>
    <w:link w:val="HTMLAdresseZchn"/>
    <w:uiPriority w:val="99"/>
    <w:semiHidden/>
    <w:unhideWhenUsed/>
    <w:rsid w:val="0003148D"/>
    <w:pPr>
      <w:spacing w:line="240" w:lineRule="auto"/>
    </w:pPr>
    <w:rPr>
      <w:i/>
      <w:iCs/>
    </w:rPr>
  </w:style>
  <w:style w:type="character" w:customStyle="1" w:styleId="HTMLAdresseZchn">
    <w:name w:val="HTML Adresse Zchn"/>
    <w:basedOn w:val="Absatz-Standardschriftart"/>
    <w:link w:val="HTMLAdresse"/>
    <w:uiPriority w:val="99"/>
    <w:semiHidden/>
    <w:rsid w:val="0003148D"/>
    <w:rPr>
      <w:i/>
      <w:iCs/>
    </w:rPr>
  </w:style>
  <w:style w:type="paragraph" w:styleId="Umschlagabsenderadresse">
    <w:name w:val="envelope return"/>
    <w:basedOn w:val="Standard"/>
    <w:uiPriority w:val="99"/>
    <w:semiHidden/>
    <w:unhideWhenUsed/>
    <w:rsid w:val="0003148D"/>
    <w:pPr>
      <w:spacing w:line="240" w:lineRule="auto"/>
    </w:pPr>
    <w:rPr>
      <w:rFonts w:asciiTheme="majorHAnsi" w:eastAsiaTheme="majorEastAsia" w:hAnsiTheme="majorHAnsi" w:cstheme="majorBidi"/>
    </w:rPr>
  </w:style>
  <w:style w:type="paragraph" w:styleId="Nachrichtenkopf">
    <w:name w:val="Message Header"/>
    <w:basedOn w:val="Standard"/>
    <w:link w:val="NachrichtenkopfZchn"/>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03148D"/>
    <w:rPr>
      <w:rFonts w:asciiTheme="majorHAnsi" w:eastAsiaTheme="majorEastAsia" w:hAnsiTheme="majorHAnsi" w:cstheme="majorBidi"/>
      <w:sz w:val="24"/>
      <w:szCs w:val="24"/>
      <w:shd w:val="pct20" w:color="auto" w:fill="auto"/>
    </w:rPr>
  </w:style>
  <w:style w:type="paragraph" w:styleId="Fu-Endnotenberschrift">
    <w:name w:val="Note Heading"/>
    <w:basedOn w:val="Standard"/>
    <w:next w:val="Standard"/>
    <w:link w:val="Fu-EndnotenberschriftZchn"/>
    <w:uiPriority w:val="99"/>
    <w:semiHidden/>
    <w:unhideWhenUsed/>
    <w:rsid w:val="0003148D"/>
    <w:pPr>
      <w:spacing w:line="240" w:lineRule="auto"/>
    </w:pPr>
  </w:style>
  <w:style w:type="character" w:customStyle="1" w:styleId="Fu-EndnotenberschriftZchn">
    <w:name w:val="Fuß/-Endnotenüberschrift Zchn"/>
    <w:basedOn w:val="Absatz-Standardschriftart"/>
    <w:link w:val="Fu-Endnotenberschrift"/>
    <w:uiPriority w:val="99"/>
    <w:semiHidden/>
    <w:rsid w:val="0003148D"/>
  </w:style>
  <w:style w:type="paragraph" w:styleId="Dokumentstruktur">
    <w:name w:val="Document Map"/>
    <w:basedOn w:val="Standard"/>
    <w:link w:val="DokumentstrukturZchn"/>
    <w:uiPriority w:val="99"/>
    <w:semiHidden/>
    <w:unhideWhenUsed/>
    <w:rsid w:val="0003148D"/>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03148D"/>
    <w:rPr>
      <w:rFonts w:ascii="Tahoma" w:hAnsi="Tahoma" w:cs="Tahoma"/>
      <w:sz w:val="16"/>
      <w:szCs w:val="16"/>
    </w:rPr>
  </w:style>
  <w:style w:type="paragraph" w:styleId="StandardWeb">
    <w:name w:val="Normal (Web)"/>
    <w:basedOn w:val="Standard"/>
    <w:uiPriority w:val="99"/>
    <w:semiHidden/>
    <w:unhideWhenUsed/>
    <w:rsid w:val="0003148D"/>
    <w:rPr>
      <w:sz w:val="24"/>
      <w:szCs w:val="24"/>
    </w:rPr>
  </w:style>
  <w:style w:type="paragraph" w:styleId="Listennummer">
    <w:name w:val="List Number"/>
    <w:basedOn w:val="Standard"/>
    <w:uiPriority w:val="99"/>
    <w:semiHidden/>
    <w:unhideWhenUsed/>
    <w:rsid w:val="0003148D"/>
    <w:pPr>
      <w:numPr>
        <w:numId w:val="2"/>
      </w:numPr>
      <w:contextualSpacing/>
    </w:pPr>
  </w:style>
  <w:style w:type="paragraph" w:styleId="Listennummer2">
    <w:name w:val="List Number 2"/>
    <w:basedOn w:val="Standard"/>
    <w:uiPriority w:val="99"/>
    <w:semiHidden/>
    <w:unhideWhenUsed/>
    <w:rsid w:val="0003148D"/>
    <w:pPr>
      <w:numPr>
        <w:numId w:val="3"/>
      </w:numPr>
      <w:contextualSpacing/>
    </w:pPr>
  </w:style>
  <w:style w:type="paragraph" w:styleId="Listennummer3">
    <w:name w:val="List Number 3"/>
    <w:basedOn w:val="Standard"/>
    <w:uiPriority w:val="99"/>
    <w:semiHidden/>
    <w:unhideWhenUsed/>
    <w:rsid w:val="0003148D"/>
    <w:pPr>
      <w:numPr>
        <w:numId w:val="4"/>
      </w:numPr>
      <w:contextualSpacing/>
    </w:pPr>
  </w:style>
  <w:style w:type="paragraph" w:styleId="Listennummer4">
    <w:name w:val="List Number 4"/>
    <w:basedOn w:val="Standard"/>
    <w:uiPriority w:val="99"/>
    <w:semiHidden/>
    <w:unhideWhenUsed/>
    <w:rsid w:val="0003148D"/>
    <w:pPr>
      <w:numPr>
        <w:numId w:val="5"/>
      </w:numPr>
      <w:contextualSpacing/>
    </w:pPr>
  </w:style>
  <w:style w:type="paragraph" w:styleId="Listennummer5">
    <w:name w:val="List Number 5"/>
    <w:basedOn w:val="Standard"/>
    <w:uiPriority w:val="99"/>
    <w:semiHidden/>
    <w:unhideWhenUsed/>
    <w:rsid w:val="0003148D"/>
    <w:pPr>
      <w:numPr>
        <w:numId w:val="6"/>
      </w:numPr>
      <w:contextualSpacing/>
    </w:pPr>
  </w:style>
  <w:style w:type="paragraph" w:styleId="HTMLVorformatiert">
    <w:name w:val="HTML Preformatted"/>
    <w:basedOn w:val="Standard"/>
    <w:link w:val="HTMLVorformatiertZchn"/>
    <w:uiPriority w:val="99"/>
    <w:semiHidden/>
    <w:unhideWhenUsed/>
    <w:rsid w:val="0003148D"/>
    <w:pPr>
      <w:spacing w:line="240" w:lineRule="auto"/>
    </w:pPr>
    <w:rPr>
      <w:rFonts w:ascii="Consolas" w:hAnsi="Consolas" w:cs="Consolas"/>
    </w:rPr>
  </w:style>
  <w:style w:type="character" w:customStyle="1" w:styleId="HTMLVorformatiertZchn">
    <w:name w:val="HTML Vorformatiert Zchn"/>
    <w:basedOn w:val="Absatz-Standardschriftart"/>
    <w:link w:val="HTMLVorformatiert"/>
    <w:uiPriority w:val="99"/>
    <w:semiHidden/>
    <w:rsid w:val="0003148D"/>
    <w:rPr>
      <w:rFonts w:ascii="Consolas" w:hAnsi="Consolas" w:cs="Consolas"/>
      <w:sz w:val="20"/>
      <w:szCs w:val="20"/>
    </w:rPr>
  </w:style>
  <w:style w:type="paragraph" w:styleId="Textkrper-Erstzeileneinzug">
    <w:name w:val="Body Text First Indent"/>
    <w:basedOn w:val="Textkrper"/>
    <w:link w:val="Textkrper-ErstzeileneinzugZchn"/>
    <w:uiPriority w:val="99"/>
    <w:semiHidden/>
    <w:unhideWhenUsed/>
    <w:rsid w:val="0003148D"/>
    <w:pPr>
      <w:spacing w:after="200"/>
      <w:ind w:firstLine="360"/>
    </w:pPr>
  </w:style>
  <w:style w:type="character" w:customStyle="1" w:styleId="Textkrper-ErstzeileneinzugZchn">
    <w:name w:val="Textkörper-Erstzeileneinzug Zchn"/>
    <w:basedOn w:val="TextkrperZchn"/>
    <w:link w:val="Textkrper-Erstzeileneinzug"/>
    <w:uiPriority w:val="99"/>
    <w:semiHidden/>
    <w:rsid w:val="0003148D"/>
  </w:style>
  <w:style w:type="paragraph" w:styleId="Textkrper-Zeileneinzug">
    <w:name w:val="Body Text Indent"/>
    <w:basedOn w:val="Standard"/>
    <w:link w:val="Textkrper-ZeileneinzugZchn"/>
    <w:uiPriority w:val="99"/>
    <w:semiHidden/>
    <w:unhideWhenUsed/>
    <w:rsid w:val="0003148D"/>
    <w:pPr>
      <w:spacing w:after="120"/>
      <w:ind w:left="283"/>
    </w:pPr>
  </w:style>
  <w:style w:type="character" w:customStyle="1" w:styleId="Textkrper-ZeileneinzugZchn">
    <w:name w:val="Textkörper-Zeileneinzug Zchn"/>
    <w:basedOn w:val="Absatz-Standardschriftart"/>
    <w:link w:val="Textkrper-Zeileneinzug"/>
    <w:uiPriority w:val="99"/>
    <w:semiHidden/>
    <w:rsid w:val="0003148D"/>
  </w:style>
  <w:style w:type="paragraph" w:styleId="Textkrper-Erstzeileneinzug2">
    <w:name w:val="Body Text First Indent 2"/>
    <w:basedOn w:val="Textkrper-Zeileneinzug"/>
    <w:link w:val="Textkrper-Erstzeileneinzug2Zchn"/>
    <w:uiPriority w:val="99"/>
    <w:semiHidden/>
    <w:unhideWhenUsed/>
    <w:rsid w:val="0003148D"/>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03148D"/>
  </w:style>
  <w:style w:type="paragraph" w:styleId="Aufzhlungszeichen">
    <w:name w:val="List Bullet"/>
    <w:basedOn w:val="Standard"/>
    <w:uiPriority w:val="99"/>
    <w:semiHidden/>
    <w:unhideWhenUsed/>
    <w:rsid w:val="0003148D"/>
    <w:pPr>
      <w:numPr>
        <w:numId w:val="7"/>
      </w:numPr>
      <w:contextualSpacing/>
    </w:pPr>
  </w:style>
  <w:style w:type="paragraph" w:styleId="Aufzhlungszeichen2">
    <w:name w:val="List Bullet 2"/>
    <w:basedOn w:val="Standard"/>
    <w:uiPriority w:val="99"/>
    <w:semiHidden/>
    <w:unhideWhenUsed/>
    <w:rsid w:val="0003148D"/>
    <w:pPr>
      <w:numPr>
        <w:numId w:val="8"/>
      </w:numPr>
      <w:contextualSpacing/>
    </w:pPr>
  </w:style>
  <w:style w:type="paragraph" w:styleId="Aufzhlungszeichen3">
    <w:name w:val="List Bullet 3"/>
    <w:basedOn w:val="Standard"/>
    <w:uiPriority w:val="99"/>
    <w:semiHidden/>
    <w:unhideWhenUsed/>
    <w:rsid w:val="0003148D"/>
    <w:pPr>
      <w:numPr>
        <w:numId w:val="9"/>
      </w:numPr>
      <w:contextualSpacing/>
    </w:pPr>
  </w:style>
  <w:style w:type="paragraph" w:styleId="Aufzhlungszeichen4">
    <w:name w:val="List Bullet 4"/>
    <w:basedOn w:val="Standard"/>
    <w:uiPriority w:val="99"/>
    <w:semiHidden/>
    <w:unhideWhenUsed/>
    <w:rsid w:val="0003148D"/>
    <w:pPr>
      <w:numPr>
        <w:numId w:val="10"/>
      </w:numPr>
      <w:contextualSpacing/>
    </w:pPr>
  </w:style>
  <w:style w:type="paragraph" w:styleId="Aufzhlungszeichen5">
    <w:name w:val="List Bullet 5"/>
    <w:basedOn w:val="Standard"/>
    <w:uiPriority w:val="99"/>
    <w:semiHidden/>
    <w:unhideWhenUsed/>
    <w:rsid w:val="0003148D"/>
    <w:pPr>
      <w:numPr>
        <w:numId w:val="11"/>
      </w:numPr>
      <w:contextualSpacing/>
    </w:pPr>
  </w:style>
  <w:style w:type="paragraph" w:styleId="Textkrper-Einzug2">
    <w:name w:val="Body Text Indent 2"/>
    <w:basedOn w:val="Standard"/>
    <w:link w:val="Textkrper-Einzug2Zchn"/>
    <w:uiPriority w:val="99"/>
    <w:semiHidden/>
    <w:unhideWhenUsed/>
    <w:rsid w:val="0003148D"/>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03148D"/>
  </w:style>
  <w:style w:type="paragraph" w:styleId="Textkrper-Einzug3">
    <w:name w:val="Body Text Indent 3"/>
    <w:basedOn w:val="Standard"/>
    <w:link w:val="Textkrper-Einzug3Zchn"/>
    <w:uiPriority w:val="99"/>
    <w:semiHidden/>
    <w:unhideWhenUsed/>
    <w:rsid w:val="0003148D"/>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03148D"/>
    <w:rPr>
      <w:sz w:val="16"/>
      <w:szCs w:val="16"/>
    </w:rPr>
  </w:style>
  <w:style w:type="paragraph" w:styleId="Standardeinzug">
    <w:name w:val="Normal Indent"/>
    <w:basedOn w:val="Standard"/>
    <w:uiPriority w:val="99"/>
    <w:semiHidden/>
    <w:unhideWhenUsed/>
    <w:rsid w:val="0003148D"/>
    <w:pPr>
      <w:ind w:left="720"/>
    </w:pPr>
  </w:style>
  <w:style w:type="paragraph" w:styleId="Kommentartext">
    <w:name w:val="annotation text"/>
    <w:basedOn w:val="Standard"/>
    <w:link w:val="KommentartextZchn"/>
    <w:uiPriority w:val="99"/>
    <w:unhideWhenUsed/>
    <w:rsid w:val="0003148D"/>
    <w:pPr>
      <w:spacing w:line="240" w:lineRule="auto"/>
    </w:pPr>
  </w:style>
  <w:style w:type="character" w:customStyle="1" w:styleId="KommentartextZchn">
    <w:name w:val="Kommentartext Zchn"/>
    <w:basedOn w:val="Absatz-Standardschriftart"/>
    <w:link w:val="Kommentartext"/>
    <w:uiPriority w:val="99"/>
    <w:rsid w:val="0003148D"/>
    <w:rPr>
      <w:sz w:val="20"/>
      <w:szCs w:val="20"/>
    </w:rPr>
  </w:style>
  <w:style w:type="paragraph" w:styleId="Kommentarthema">
    <w:name w:val="annotation subject"/>
    <w:basedOn w:val="Kommentartext"/>
    <w:next w:val="Kommentartext"/>
    <w:link w:val="KommentarthemaZchn"/>
    <w:uiPriority w:val="99"/>
    <w:semiHidden/>
    <w:unhideWhenUsed/>
    <w:rsid w:val="0003148D"/>
    <w:rPr>
      <w:b/>
      <w:bCs/>
    </w:rPr>
  </w:style>
  <w:style w:type="character" w:customStyle="1" w:styleId="KommentarthemaZchn">
    <w:name w:val="Kommentarthema Zchn"/>
    <w:basedOn w:val="KommentartextZchn"/>
    <w:link w:val="Kommentarthema"/>
    <w:uiPriority w:val="99"/>
    <w:semiHidden/>
    <w:rsid w:val="0003148D"/>
    <w:rPr>
      <w:b/>
      <w:bCs/>
      <w:sz w:val="20"/>
      <w:szCs w:val="20"/>
    </w:rPr>
  </w:style>
  <w:style w:type="paragraph" w:styleId="Verzeichnis1">
    <w:name w:val="toc 1"/>
    <w:basedOn w:val="Standard"/>
    <w:next w:val="Standard"/>
    <w:autoRedefine/>
    <w:uiPriority w:val="39"/>
    <w:semiHidden/>
    <w:unhideWhenUsed/>
    <w:rsid w:val="0003148D"/>
    <w:pPr>
      <w:spacing w:after="100"/>
    </w:pPr>
  </w:style>
  <w:style w:type="paragraph" w:styleId="Verzeichnis2">
    <w:name w:val="toc 2"/>
    <w:basedOn w:val="Standard"/>
    <w:next w:val="Standard"/>
    <w:autoRedefine/>
    <w:uiPriority w:val="39"/>
    <w:semiHidden/>
    <w:unhideWhenUsed/>
    <w:rsid w:val="0003148D"/>
    <w:pPr>
      <w:spacing w:after="100"/>
      <w:ind w:left="220"/>
    </w:pPr>
  </w:style>
  <w:style w:type="paragraph" w:styleId="Verzeichnis3">
    <w:name w:val="toc 3"/>
    <w:basedOn w:val="Standard"/>
    <w:next w:val="Standard"/>
    <w:autoRedefine/>
    <w:uiPriority w:val="39"/>
    <w:semiHidden/>
    <w:unhideWhenUsed/>
    <w:rsid w:val="0003148D"/>
    <w:pPr>
      <w:spacing w:after="100"/>
      <w:ind w:left="440"/>
    </w:pPr>
  </w:style>
  <w:style w:type="paragraph" w:styleId="Verzeichnis4">
    <w:name w:val="toc 4"/>
    <w:basedOn w:val="Standard"/>
    <w:next w:val="Standard"/>
    <w:autoRedefine/>
    <w:uiPriority w:val="39"/>
    <w:semiHidden/>
    <w:unhideWhenUsed/>
    <w:rsid w:val="0003148D"/>
    <w:pPr>
      <w:spacing w:after="100"/>
      <w:ind w:left="660"/>
    </w:pPr>
  </w:style>
  <w:style w:type="paragraph" w:styleId="Verzeichnis5">
    <w:name w:val="toc 5"/>
    <w:basedOn w:val="Standard"/>
    <w:next w:val="Standard"/>
    <w:autoRedefine/>
    <w:uiPriority w:val="39"/>
    <w:semiHidden/>
    <w:unhideWhenUsed/>
    <w:rsid w:val="0003148D"/>
    <w:pPr>
      <w:spacing w:after="100"/>
      <w:ind w:left="880"/>
    </w:pPr>
  </w:style>
  <w:style w:type="paragraph" w:styleId="Verzeichnis6">
    <w:name w:val="toc 6"/>
    <w:basedOn w:val="Standard"/>
    <w:next w:val="Standard"/>
    <w:autoRedefine/>
    <w:uiPriority w:val="39"/>
    <w:semiHidden/>
    <w:unhideWhenUsed/>
    <w:rsid w:val="0003148D"/>
    <w:pPr>
      <w:spacing w:after="100"/>
      <w:ind w:left="1100"/>
    </w:pPr>
  </w:style>
  <w:style w:type="paragraph" w:styleId="Verzeichnis7">
    <w:name w:val="toc 7"/>
    <w:basedOn w:val="Standard"/>
    <w:next w:val="Standard"/>
    <w:autoRedefine/>
    <w:uiPriority w:val="39"/>
    <w:semiHidden/>
    <w:unhideWhenUsed/>
    <w:rsid w:val="0003148D"/>
    <w:pPr>
      <w:spacing w:after="100"/>
      <w:ind w:left="1320"/>
    </w:pPr>
  </w:style>
  <w:style w:type="paragraph" w:styleId="Verzeichnis8">
    <w:name w:val="toc 8"/>
    <w:basedOn w:val="Standard"/>
    <w:next w:val="Standard"/>
    <w:autoRedefine/>
    <w:uiPriority w:val="39"/>
    <w:semiHidden/>
    <w:unhideWhenUsed/>
    <w:rsid w:val="0003148D"/>
    <w:pPr>
      <w:spacing w:after="100"/>
      <w:ind w:left="1540"/>
    </w:pPr>
  </w:style>
  <w:style w:type="paragraph" w:styleId="Verzeichnis9">
    <w:name w:val="toc 9"/>
    <w:basedOn w:val="Standard"/>
    <w:next w:val="Standard"/>
    <w:autoRedefine/>
    <w:uiPriority w:val="39"/>
    <w:semiHidden/>
    <w:unhideWhenUsed/>
    <w:rsid w:val="0003148D"/>
    <w:pPr>
      <w:spacing w:after="100"/>
      <w:ind w:left="1760"/>
    </w:pPr>
  </w:style>
  <w:style w:type="paragraph" w:styleId="Blocktext">
    <w:name w:val="Block Text"/>
    <w:basedOn w:val="Standard"/>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krotext">
    <w:name w:val="macro"/>
    <w:link w:val="MakrotextZchn"/>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krotextZchn">
    <w:name w:val="Makrotext Zchn"/>
    <w:basedOn w:val="Absatz-Standardschriftart"/>
    <w:link w:val="Makrotext"/>
    <w:uiPriority w:val="99"/>
    <w:semiHidden/>
    <w:rsid w:val="0003148D"/>
    <w:rPr>
      <w:rFonts w:ascii="Consolas" w:hAnsi="Consolas" w:cs="Consolas"/>
      <w:sz w:val="20"/>
      <w:szCs w:val="20"/>
    </w:rPr>
  </w:style>
  <w:style w:type="paragraph" w:styleId="NurText">
    <w:name w:val="Plain Text"/>
    <w:basedOn w:val="Standard"/>
    <w:link w:val="NurTextZchn"/>
    <w:uiPriority w:val="99"/>
    <w:semiHidden/>
    <w:unhideWhenUsed/>
    <w:rsid w:val="0003148D"/>
    <w:pPr>
      <w:spacing w:line="240" w:lineRule="auto"/>
    </w:pPr>
    <w:rPr>
      <w:rFonts w:ascii="Consolas" w:hAnsi="Consolas" w:cs="Consolas"/>
      <w:sz w:val="21"/>
      <w:szCs w:val="21"/>
    </w:rPr>
  </w:style>
  <w:style w:type="character" w:customStyle="1" w:styleId="NurTextZchn">
    <w:name w:val="Nur Text Zchn"/>
    <w:basedOn w:val="Absatz-Standardschriftart"/>
    <w:link w:val="NurText"/>
    <w:uiPriority w:val="99"/>
    <w:semiHidden/>
    <w:rsid w:val="0003148D"/>
    <w:rPr>
      <w:rFonts w:ascii="Consolas" w:hAnsi="Consolas" w:cs="Consolas"/>
      <w:sz w:val="21"/>
      <w:szCs w:val="21"/>
    </w:rPr>
  </w:style>
  <w:style w:type="paragraph" w:styleId="Funotentext">
    <w:name w:val="footnote text"/>
    <w:basedOn w:val="Standard"/>
    <w:link w:val="FunotentextZchn"/>
    <w:uiPriority w:val="99"/>
    <w:semiHidden/>
    <w:unhideWhenUsed/>
    <w:rsid w:val="0003148D"/>
    <w:pPr>
      <w:spacing w:line="240" w:lineRule="auto"/>
    </w:pPr>
  </w:style>
  <w:style w:type="character" w:customStyle="1" w:styleId="FunotentextZchn">
    <w:name w:val="Fußnotentext Zchn"/>
    <w:basedOn w:val="Absatz-Standardschriftart"/>
    <w:link w:val="Funotentext"/>
    <w:uiPriority w:val="99"/>
    <w:semiHidden/>
    <w:rsid w:val="0003148D"/>
    <w:rPr>
      <w:sz w:val="20"/>
      <w:szCs w:val="20"/>
    </w:rPr>
  </w:style>
  <w:style w:type="paragraph" w:styleId="Endnotentext">
    <w:name w:val="endnote text"/>
    <w:basedOn w:val="Standard"/>
    <w:link w:val="EndnotentextZchn"/>
    <w:uiPriority w:val="99"/>
    <w:semiHidden/>
    <w:unhideWhenUsed/>
    <w:rsid w:val="0003148D"/>
    <w:pPr>
      <w:spacing w:line="240" w:lineRule="auto"/>
    </w:pPr>
  </w:style>
  <w:style w:type="character" w:customStyle="1" w:styleId="EndnotentextZchn">
    <w:name w:val="Endnotentext Zchn"/>
    <w:basedOn w:val="Absatz-Standardschriftart"/>
    <w:link w:val="Endnotentext"/>
    <w:uiPriority w:val="99"/>
    <w:semiHidden/>
    <w:rsid w:val="0003148D"/>
    <w:rPr>
      <w:sz w:val="20"/>
      <w:szCs w:val="20"/>
    </w:rPr>
  </w:style>
  <w:style w:type="character" w:customStyle="1" w:styleId="berschrift1Zchn">
    <w:name w:val="Überschrift 1 Zchn"/>
    <w:basedOn w:val="Absatz-Standardschriftart"/>
    <w:link w:val="berschrift1"/>
    <w:uiPriority w:val="9"/>
    <w:rsid w:val="004F5E36"/>
    <w:rPr>
      <w:rFonts w:ascii="Arial" w:eastAsia="Times New Roman" w:hAnsi="Arial" w:cs="Times New Roman"/>
      <w:b/>
      <w:sz w:val="20"/>
      <w:szCs w:val="20"/>
      <w:lang w:val="en-GB"/>
    </w:rPr>
  </w:style>
  <w:style w:type="character" w:customStyle="1" w:styleId="berschrift2Zchn">
    <w:name w:val="Überschrift 2 Zchn"/>
    <w:basedOn w:val="Absatz-Standardschriftart"/>
    <w:link w:val="berschrift2"/>
    <w:uiPriority w:val="9"/>
    <w:semiHidden/>
    <w:rsid w:val="0003148D"/>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semiHidden/>
    <w:rsid w:val="0003148D"/>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semiHidden/>
    <w:rsid w:val="0003148D"/>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03148D"/>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03148D"/>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03148D"/>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berschrift">
    <w:name w:val="index heading"/>
    <w:basedOn w:val="Standard"/>
    <w:next w:val="Index1"/>
    <w:uiPriority w:val="99"/>
    <w:semiHidden/>
    <w:unhideWhenUsed/>
    <w:rsid w:val="0003148D"/>
    <w:rPr>
      <w:rFonts w:asciiTheme="majorHAnsi" w:eastAsiaTheme="majorEastAsia" w:hAnsiTheme="majorHAnsi" w:cstheme="majorBidi"/>
      <w:b/>
      <w:bCs/>
    </w:rPr>
  </w:style>
  <w:style w:type="paragraph" w:styleId="RGV-berschrift">
    <w:name w:val="toa heading"/>
    <w:basedOn w:val="Standard"/>
    <w:next w:val="Standard"/>
    <w:uiPriority w:val="99"/>
    <w:semiHidden/>
    <w:unhideWhenUsed/>
    <w:rsid w:val="0003148D"/>
    <w:pPr>
      <w:spacing w:before="120"/>
    </w:pPr>
    <w:rPr>
      <w:rFonts w:asciiTheme="majorHAnsi" w:eastAsiaTheme="majorEastAsia" w:hAnsiTheme="majorHAnsi" w:cstheme="majorBidi"/>
      <w:b/>
      <w:bCs/>
      <w:sz w:val="24"/>
      <w:szCs w:val="24"/>
    </w:rPr>
  </w:style>
  <w:style w:type="paragraph" w:styleId="Inhaltsverzeichnisberschrift">
    <w:name w:val="TOC Heading"/>
    <w:basedOn w:val="berschrift1"/>
    <w:next w:val="Standard"/>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Absatz-Standardschriftar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Kopfzeile">
    <w:name w:val="header"/>
    <w:basedOn w:val="Standard"/>
    <w:link w:val="KopfzeileZchn"/>
    <w:uiPriority w:val="99"/>
    <w:unhideWhenUsed/>
    <w:rsid w:val="005278B7"/>
    <w:pPr>
      <w:tabs>
        <w:tab w:val="clear" w:pos="7100"/>
        <w:tab w:val="center" w:pos="4819"/>
        <w:tab w:val="right" w:pos="9638"/>
      </w:tabs>
      <w:spacing w:line="240" w:lineRule="auto"/>
    </w:pPr>
  </w:style>
  <w:style w:type="character" w:customStyle="1" w:styleId="KopfzeileZchn">
    <w:name w:val="Kopfzeile Zchn"/>
    <w:basedOn w:val="Absatz-Standardschriftart"/>
    <w:link w:val="Kopfzeile"/>
    <w:uiPriority w:val="99"/>
    <w:rsid w:val="005278B7"/>
    <w:rPr>
      <w:rFonts w:ascii="Arial" w:eastAsia="Times New Roman" w:hAnsi="Arial" w:cs="Times New Roman"/>
      <w:sz w:val="18"/>
      <w:szCs w:val="20"/>
      <w:lang w:val="en-GB"/>
    </w:rPr>
  </w:style>
  <w:style w:type="paragraph" w:styleId="Fuzeile">
    <w:name w:val="footer"/>
    <w:basedOn w:val="Standard"/>
    <w:link w:val="FuzeileZchn"/>
    <w:uiPriority w:val="99"/>
    <w:unhideWhenUsed/>
    <w:rsid w:val="005278B7"/>
    <w:pPr>
      <w:tabs>
        <w:tab w:val="clear" w:pos="7100"/>
        <w:tab w:val="center" w:pos="4819"/>
        <w:tab w:val="right" w:pos="9638"/>
      </w:tabs>
      <w:spacing w:line="240" w:lineRule="auto"/>
    </w:pPr>
  </w:style>
  <w:style w:type="character" w:customStyle="1" w:styleId="FuzeileZchn">
    <w:name w:val="Fußzeile Zchn"/>
    <w:basedOn w:val="Absatz-Standardschriftart"/>
    <w:link w:val="Fuzeile"/>
    <w:uiPriority w:val="99"/>
    <w:rsid w:val="005278B7"/>
    <w:rPr>
      <w:rFonts w:ascii="Arial" w:eastAsia="Times New Roman" w:hAnsi="Arial" w:cs="Times New Roman"/>
      <w:sz w:val="18"/>
      <w:szCs w:val="20"/>
      <w:lang w:val="en-GB"/>
    </w:rPr>
  </w:style>
  <w:style w:type="table" w:styleId="Tabellenraster">
    <w:name w:val="Table Grid"/>
    <w:basedOn w:val="NormaleTabel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Absatz-Standardschriftart"/>
    <w:uiPriority w:val="99"/>
    <w:unhideWhenUsed/>
    <w:rsid w:val="00904C62"/>
    <w:rPr>
      <w:color w:val="0000FF" w:themeColor="hyperlink"/>
      <w:u w:val="single"/>
    </w:rPr>
  </w:style>
  <w:style w:type="character" w:customStyle="1" w:styleId="eudoraheader">
    <w:name w:val="eudoraheader"/>
    <w:basedOn w:val="Absatz-Standardschriftar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Listenabsatz">
    <w:name w:val="List Paragraph"/>
    <w:basedOn w:val="Standard"/>
    <w:uiPriority w:val="34"/>
    <w:rsid w:val="00280FAF"/>
    <w:pPr>
      <w:ind w:left="720"/>
      <w:contextualSpacing/>
    </w:pPr>
  </w:style>
  <w:style w:type="character" w:styleId="Platzhaltertext">
    <w:name w:val="Placeholder Text"/>
    <w:basedOn w:val="Absatz-Standardschriftart"/>
    <w:uiPriority w:val="99"/>
    <w:semiHidden/>
    <w:rsid w:val="00480EC2"/>
    <w:rPr>
      <w:color w:val="808080"/>
    </w:rPr>
  </w:style>
  <w:style w:type="paragraph" w:customStyle="1" w:styleId="CitaviBibliographyEntry">
    <w:name w:val="Citavi Bibliography Entry"/>
    <w:basedOn w:val="Standard"/>
    <w:link w:val="CitaviBibliographyEntryZchn"/>
    <w:uiPriority w:val="99"/>
    <w:rsid w:val="00480EC2"/>
    <w:pPr>
      <w:tabs>
        <w:tab w:val="clear" w:pos="7100"/>
        <w:tab w:val="left" w:pos="283"/>
      </w:tabs>
      <w:ind w:left="283" w:hanging="283"/>
      <w:jc w:val="left"/>
    </w:pPr>
  </w:style>
  <w:style w:type="character" w:customStyle="1" w:styleId="CitaviBibliographyEntryZchn">
    <w:name w:val="Citavi Bibliography Entry Zchn"/>
    <w:basedOn w:val="CETBodytextCarattere"/>
    <w:link w:val="CitaviBibliographyEntry"/>
    <w:uiPriority w:val="99"/>
    <w:rsid w:val="00480EC2"/>
    <w:rPr>
      <w:rFonts w:ascii="Arial" w:eastAsia="Times New Roman" w:hAnsi="Arial" w:cs="Times New Roman"/>
      <w:sz w:val="18"/>
      <w:szCs w:val="20"/>
      <w:lang w:val="en-GB"/>
    </w:rPr>
  </w:style>
  <w:style w:type="paragraph" w:customStyle="1" w:styleId="CitaviBibliographyHeading">
    <w:name w:val="Citavi Bibliography Heading"/>
    <w:basedOn w:val="berschrift1"/>
    <w:link w:val="CitaviBibliographyHeadingZchn"/>
    <w:uiPriority w:val="99"/>
    <w:rsid w:val="00480EC2"/>
    <w:pPr>
      <w:jc w:val="left"/>
    </w:pPr>
  </w:style>
  <w:style w:type="character" w:customStyle="1" w:styleId="CitaviBibliographyHeadingZchn">
    <w:name w:val="Citavi Bibliography Heading Zchn"/>
    <w:basedOn w:val="CETBodytextCarattere"/>
    <w:link w:val="CitaviBibliographyHeading"/>
    <w:uiPriority w:val="99"/>
    <w:rsid w:val="00480EC2"/>
    <w:rPr>
      <w:rFonts w:ascii="Arial" w:eastAsia="Times New Roman" w:hAnsi="Arial" w:cs="Times New Roman"/>
      <w:b/>
      <w:sz w:val="20"/>
      <w:szCs w:val="20"/>
      <w:lang w:val="en-GB"/>
    </w:rPr>
  </w:style>
  <w:style w:type="paragraph" w:customStyle="1" w:styleId="CitaviChapterBibliographyHeading">
    <w:name w:val="Citavi Chapter Bibliography Heading"/>
    <w:basedOn w:val="berschrift2"/>
    <w:link w:val="CitaviChapterBibliographyHeadingZchn"/>
    <w:uiPriority w:val="99"/>
    <w:rsid w:val="00480EC2"/>
    <w:pPr>
      <w:jc w:val="left"/>
    </w:pPr>
  </w:style>
  <w:style w:type="character" w:customStyle="1" w:styleId="CitaviChapterBibliographyHeadingZchn">
    <w:name w:val="Citavi Chapter Bibliography Heading Zchn"/>
    <w:basedOn w:val="CETBodytextCarattere"/>
    <w:link w:val="CitaviChapterBibliographyHeading"/>
    <w:uiPriority w:val="99"/>
    <w:rsid w:val="00480EC2"/>
    <w:rPr>
      <w:rFonts w:asciiTheme="majorHAnsi" w:eastAsiaTheme="majorEastAsia" w:hAnsiTheme="majorHAnsi" w:cstheme="majorBidi"/>
      <w:b/>
      <w:bCs/>
      <w:color w:val="4F81BD" w:themeColor="accent1"/>
      <w:sz w:val="26"/>
      <w:szCs w:val="26"/>
      <w:lang w:val="en-GB"/>
    </w:rPr>
  </w:style>
  <w:style w:type="paragraph" w:customStyle="1" w:styleId="CitaviBibliographySubheading1">
    <w:name w:val="Citavi Bibliography Subheading 1"/>
    <w:basedOn w:val="berschrift2"/>
    <w:link w:val="CitaviBibliographySubheading1Zchn"/>
    <w:uiPriority w:val="99"/>
    <w:rsid w:val="00480EC2"/>
    <w:pPr>
      <w:jc w:val="left"/>
      <w:outlineLvl w:val="9"/>
    </w:pPr>
  </w:style>
  <w:style w:type="character" w:customStyle="1" w:styleId="CitaviBibliographySubheading1Zchn">
    <w:name w:val="Citavi Bibliography Subheading 1 Zchn"/>
    <w:basedOn w:val="CETBodytextCarattere"/>
    <w:link w:val="CitaviBibliographySubheading1"/>
    <w:uiPriority w:val="99"/>
    <w:rsid w:val="00480EC2"/>
    <w:rPr>
      <w:rFonts w:asciiTheme="majorHAnsi" w:eastAsiaTheme="majorEastAsia" w:hAnsiTheme="majorHAnsi" w:cstheme="majorBidi"/>
      <w:b/>
      <w:bCs/>
      <w:color w:val="4F81BD" w:themeColor="accent1"/>
      <w:sz w:val="26"/>
      <w:szCs w:val="26"/>
      <w:lang w:val="en-GB"/>
    </w:rPr>
  </w:style>
  <w:style w:type="paragraph" w:customStyle="1" w:styleId="CitaviBibliographySubheading2">
    <w:name w:val="Citavi Bibliography Subheading 2"/>
    <w:basedOn w:val="berschrift3"/>
    <w:link w:val="CitaviBibliographySubheading2Zchn"/>
    <w:uiPriority w:val="99"/>
    <w:rsid w:val="00480EC2"/>
    <w:pPr>
      <w:jc w:val="left"/>
      <w:outlineLvl w:val="9"/>
    </w:pPr>
  </w:style>
  <w:style w:type="character" w:customStyle="1" w:styleId="CitaviBibliographySubheading2Zchn">
    <w:name w:val="Citavi Bibliography Subheading 2 Zchn"/>
    <w:basedOn w:val="CETBodytextCarattere"/>
    <w:link w:val="CitaviBibliographySubheading2"/>
    <w:uiPriority w:val="99"/>
    <w:rsid w:val="00480EC2"/>
    <w:rPr>
      <w:rFonts w:asciiTheme="majorHAnsi" w:eastAsiaTheme="majorEastAsia" w:hAnsiTheme="majorHAnsi" w:cstheme="majorBidi"/>
      <w:b/>
      <w:bCs/>
      <w:color w:val="4F81BD" w:themeColor="accent1"/>
      <w:sz w:val="18"/>
      <w:szCs w:val="20"/>
      <w:lang w:val="en-GB"/>
    </w:rPr>
  </w:style>
  <w:style w:type="paragraph" w:customStyle="1" w:styleId="CitaviBibliographySubheading3">
    <w:name w:val="Citavi Bibliography Subheading 3"/>
    <w:basedOn w:val="berschrift4"/>
    <w:link w:val="CitaviBibliographySubheading3Zchn"/>
    <w:uiPriority w:val="99"/>
    <w:rsid w:val="00480EC2"/>
    <w:pPr>
      <w:jc w:val="left"/>
      <w:outlineLvl w:val="9"/>
    </w:pPr>
  </w:style>
  <w:style w:type="character" w:customStyle="1" w:styleId="CitaviBibliographySubheading3Zchn">
    <w:name w:val="Citavi Bibliography Subheading 3 Zchn"/>
    <w:basedOn w:val="CETBodytextCarattere"/>
    <w:link w:val="CitaviBibliographySubheading3"/>
    <w:uiPriority w:val="99"/>
    <w:rsid w:val="00480EC2"/>
    <w:rPr>
      <w:rFonts w:asciiTheme="majorHAnsi" w:eastAsiaTheme="majorEastAsia" w:hAnsiTheme="majorHAnsi" w:cstheme="majorBidi"/>
      <w:b/>
      <w:bCs/>
      <w:i/>
      <w:iCs/>
      <w:color w:val="4F81BD" w:themeColor="accent1"/>
      <w:sz w:val="18"/>
      <w:szCs w:val="20"/>
      <w:lang w:val="en-GB"/>
    </w:rPr>
  </w:style>
  <w:style w:type="paragraph" w:customStyle="1" w:styleId="CitaviBibliographySubheading4">
    <w:name w:val="Citavi Bibliography Subheading 4"/>
    <w:basedOn w:val="berschrift5"/>
    <w:link w:val="CitaviBibliographySubheading4Zchn"/>
    <w:uiPriority w:val="99"/>
    <w:rsid w:val="00480EC2"/>
    <w:pPr>
      <w:jc w:val="left"/>
      <w:outlineLvl w:val="9"/>
    </w:pPr>
  </w:style>
  <w:style w:type="character" w:customStyle="1" w:styleId="CitaviBibliographySubheading4Zchn">
    <w:name w:val="Citavi Bibliography Subheading 4 Zchn"/>
    <w:basedOn w:val="CETBodytextCarattere"/>
    <w:link w:val="CitaviBibliographySubheading4"/>
    <w:uiPriority w:val="99"/>
    <w:rsid w:val="00480EC2"/>
    <w:rPr>
      <w:rFonts w:asciiTheme="majorHAnsi" w:eastAsiaTheme="majorEastAsia" w:hAnsiTheme="majorHAnsi" w:cstheme="majorBidi"/>
      <w:color w:val="243F60" w:themeColor="accent1" w:themeShade="7F"/>
      <w:sz w:val="18"/>
      <w:szCs w:val="20"/>
      <w:lang w:val="en-GB"/>
    </w:rPr>
  </w:style>
  <w:style w:type="paragraph" w:customStyle="1" w:styleId="CitaviBibliographySubheading5">
    <w:name w:val="Citavi Bibliography Subheading 5"/>
    <w:basedOn w:val="berschrift6"/>
    <w:link w:val="CitaviBibliographySubheading5Zchn"/>
    <w:uiPriority w:val="99"/>
    <w:rsid w:val="00480EC2"/>
    <w:pPr>
      <w:jc w:val="left"/>
      <w:outlineLvl w:val="9"/>
    </w:pPr>
  </w:style>
  <w:style w:type="character" w:customStyle="1" w:styleId="CitaviBibliographySubheading5Zchn">
    <w:name w:val="Citavi Bibliography Subheading 5 Zchn"/>
    <w:basedOn w:val="CETBodytextCarattere"/>
    <w:link w:val="CitaviBibliographySubheading5"/>
    <w:uiPriority w:val="99"/>
    <w:rsid w:val="00480EC2"/>
    <w:rPr>
      <w:rFonts w:asciiTheme="majorHAnsi" w:eastAsiaTheme="majorEastAsia" w:hAnsiTheme="majorHAnsi" w:cstheme="majorBidi"/>
      <w:i/>
      <w:iCs/>
      <w:color w:val="243F60" w:themeColor="accent1" w:themeShade="7F"/>
      <w:sz w:val="18"/>
      <w:szCs w:val="20"/>
      <w:lang w:val="en-GB"/>
    </w:rPr>
  </w:style>
  <w:style w:type="paragraph" w:customStyle="1" w:styleId="CitaviBibliographySubheading6">
    <w:name w:val="Citavi Bibliography Subheading 6"/>
    <w:basedOn w:val="berschrift7"/>
    <w:link w:val="CitaviBibliographySubheading6Zchn"/>
    <w:uiPriority w:val="99"/>
    <w:rsid w:val="00480EC2"/>
    <w:pPr>
      <w:jc w:val="left"/>
      <w:outlineLvl w:val="9"/>
    </w:pPr>
  </w:style>
  <w:style w:type="character" w:customStyle="1" w:styleId="CitaviBibliographySubheading6Zchn">
    <w:name w:val="Citavi Bibliography Subheading 6 Zchn"/>
    <w:basedOn w:val="CETBodytextCarattere"/>
    <w:link w:val="CitaviBibliographySubheading6"/>
    <w:uiPriority w:val="99"/>
    <w:rsid w:val="00480EC2"/>
    <w:rPr>
      <w:rFonts w:asciiTheme="majorHAnsi" w:eastAsiaTheme="majorEastAsia" w:hAnsiTheme="majorHAnsi" w:cstheme="majorBidi"/>
      <w:i/>
      <w:iCs/>
      <w:color w:val="404040" w:themeColor="text1" w:themeTint="BF"/>
      <w:sz w:val="18"/>
      <w:szCs w:val="20"/>
      <w:lang w:val="en-GB"/>
    </w:rPr>
  </w:style>
  <w:style w:type="paragraph" w:customStyle="1" w:styleId="CitaviBibliographySubheading7">
    <w:name w:val="Citavi Bibliography Subheading 7"/>
    <w:basedOn w:val="berschrift8"/>
    <w:link w:val="CitaviBibliographySubheading7Zchn"/>
    <w:uiPriority w:val="99"/>
    <w:rsid w:val="00480EC2"/>
    <w:pPr>
      <w:jc w:val="left"/>
      <w:outlineLvl w:val="9"/>
    </w:pPr>
  </w:style>
  <w:style w:type="character" w:customStyle="1" w:styleId="CitaviBibliographySubheading7Zchn">
    <w:name w:val="Citavi Bibliography Subheading 7 Zchn"/>
    <w:basedOn w:val="CETBodytextCarattere"/>
    <w:link w:val="CitaviBibliographySubheading7"/>
    <w:uiPriority w:val="99"/>
    <w:rsid w:val="00480EC2"/>
    <w:rPr>
      <w:rFonts w:asciiTheme="majorHAnsi" w:eastAsiaTheme="majorEastAsia" w:hAnsiTheme="majorHAnsi" w:cstheme="majorBidi"/>
      <w:color w:val="404040" w:themeColor="text1" w:themeTint="BF"/>
      <w:sz w:val="18"/>
      <w:szCs w:val="20"/>
      <w:lang w:val="en-GB"/>
    </w:rPr>
  </w:style>
  <w:style w:type="paragraph" w:customStyle="1" w:styleId="CitaviBibliographySubheading8">
    <w:name w:val="Citavi Bibliography Subheading 8"/>
    <w:basedOn w:val="berschrift9"/>
    <w:link w:val="CitaviBibliographySubheading8Zchn"/>
    <w:uiPriority w:val="99"/>
    <w:rsid w:val="00480EC2"/>
    <w:pPr>
      <w:jc w:val="left"/>
      <w:outlineLvl w:val="9"/>
    </w:pPr>
  </w:style>
  <w:style w:type="character" w:customStyle="1" w:styleId="CitaviBibliographySubheading8Zchn">
    <w:name w:val="Citavi Bibliography Subheading 8 Zchn"/>
    <w:basedOn w:val="CETBodytextCarattere"/>
    <w:link w:val="CitaviBibliographySubheading8"/>
    <w:uiPriority w:val="99"/>
    <w:rsid w:val="00480EC2"/>
    <w:rPr>
      <w:rFonts w:asciiTheme="majorHAnsi" w:eastAsiaTheme="majorEastAsia" w:hAnsiTheme="majorHAnsi" w:cstheme="majorBidi"/>
      <w:i/>
      <w:iCs/>
      <w:color w:val="404040" w:themeColor="text1" w:themeTint="BF"/>
      <w:sz w:val="18"/>
      <w:szCs w:val="20"/>
      <w:lang w:val="en-GB"/>
    </w:rPr>
  </w:style>
  <w:style w:type="paragraph" w:styleId="berarbeitung">
    <w:name w:val="Revision"/>
    <w:hidden/>
    <w:uiPriority w:val="99"/>
    <w:semiHidden/>
    <w:rsid w:val="00C62E1D"/>
    <w:pPr>
      <w:spacing w:after="0" w:line="240" w:lineRule="auto"/>
    </w:pPr>
    <w:rPr>
      <w:rFonts w:ascii="Arial" w:eastAsia="Times New Roman" w:hAnsi="Arial" w:cs="Times New Roman"/>
      <w:sz w:val="18"/>
      <w:szCs w:val="20"/>
      <w:lang w:val="en-GB"/>
    </w:rPr>
  </w:style>
  <w:style w:type="character" w:customStyle="1" w:styleId="html-italic">
    <w:name w:val="html-italic"/>
    <w:basedOn w:val="Absatz-Standardschriftart"/>
    <w:rsid w:val="00BE50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E07C4755-44AC-4521-918F-9A3FC180CCE3}"/>
      </w:docPartPr>
      <w:docPartBody>
        <w:p w:rsidR="00EF745C" w:rsidRDefault="00336E6C">
          <w:r w:rsidRPr="002C151F">
            <w:rPr>
              <w:rStyle w:val="Platzhaltertext"/>
            </w:rPr>
            <w:t>Klicken oder tippen Sie hier, um Text einzugeben.</w:t>
          </w:r>
        </w:p>
      </w:docPartBody>
    </w:docPart>
    <w:docPart>
      <w:docPartPr>
        <w:name w:val="E6528F7A17E14F3CA638C1CEB78D3B70"/>
        <w:category>
          <w:name w:val="Allgemein"/>
          <w:gallery w:val="placeholder"/>
        </w:category>
        <w:types>
          <w:type w:val="bbPlcHdr"/>
        </w:types>
        <w:behaviors>
          <w:behavior w:val="content"/>
        </w:behaviors>
        <w:guid w:val="{0B355175-181B-415A-9105-49185E3B6D66}"/>
      </w:docPartPr>
      <w:docPartBody>
        <w:p w:rsidR="00911118" w:rsidRDefault="006043F4" w:rsidP="006043F4">
          <w:pPr>
            <w:pStyle w:val="E6528F7A17E14F3CA638C1CEB78D3B70"/>
          </w:pPr>
          <w:r w:rsidRPr="002C151F">
            <w:rPr>
              <w:rStyle w:val="Platzhaltertext"/>
            </w:rPr>
            <w:t>Klicken oder tippen Sie hier, um Text einzugeben.</w:t>
          </w:r>
        </w:p>
      </w:docPartBody>
    </w:docPart>
    <w:docPart>
      <w:docPartPr>
        <w:name w:val="C397435BA1A8490DB54C2C52BB456A2B"/>
        <w:category>
          <w:name w:val="Allgemein"/>
          <w:gallery w:val="placeholder"/>
        </w:category>
        <w:types>
          <w:type w:val="bbPlcHdr"/>
        </w:types>
        <w:behaviors>
          <w:behavior w:val="content"/>
        </w:behaviors>
        <w:guid w:val="{3FF0E38F-F1AF-4686-81AD-6F0013019D64}"/>
      </w:docPartPr>
      <w:docPartBody>
        <w:p w:rsidR="009F075C" w:rsidRDefault="00A82EE2" w:rsidP="00A82EE2">
          <w:pPr>
            <w:pStyle w:val="C397435BA1A8490DB54C2C52BB456A2B"/>
          </w:pPr>
          <w:r w:rsidRPr="002C151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comments="0" w:insDel="0" w:formatting="0"/>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36E6C"/>
    <w:rsid w:val="0005044A"/>
    <w:rsid w:val="00255C6C"/>
    <w:rsid w:val="00336E6C"/>
    <w:rsid w:val="00366CAE"/>
    <w:rsid w:val="003C26DF"/>
    <w:rsid w:val="003D5028"/>
    <w:rsid w:val="00464175"/>
    <w:rsid w:val="00473089"/>
    <w:rsid w:val="00482F2F"/>
    <w:rsid w:val="006043F4"/>
    <w:rsid w:val="006503E0"/>
    <w:rsid w:val="006C45E3"/>
    <w:rsid w:val="00706145"/>
    <w:rsid w:val="00911118"/>
    <w:rsid w:val="009F075C"/>
    <w:rsid w:val="00A82EE2"/>
    <w:rsid w:val="00AE1B08"/>
    <w:rsid w:val="00B65444"/>
    <w:rsid w:val="00D040F5"/>
    <w:rsid w:val="00DC1D1C"/>
    <w:rsid w:val="00DE3CC8"/>
    <w:rsid w:val="00E973D9"/>
    <w:rsid w:val="00EF745C"/>
    <w:rsid w:val="00F93F9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A82EE2"/>
    <w:rPr>
      <w:color w:val="808080"/>
    </w:rPr>
  </w:style>
  <w:style w:type="paragraph" w:customStyle="1" w:styleId="E6528F7A17E14F3CA638C1CEB78D3B70">
    <w:name w:val="E6528F7A17E14F3CA638C1CEB78D3B70"/>
    <w:rsid w:val="006043F4"/>
    <w:rPr>
      <w:kern w:val="2"/>
      <w14:ligatures w14:val="standardContextual"/>
    </w:rPr>
  </w:style>
  <w:style w:type="paragraph" w:customStyle="1" w:styleId="C397435BA1A8490DB54C2C52BB456A2B">
    <w:name w:val="C397435BA1A8490DB54C2C52BB456A2B"/>
    <w:rsid w:val="00A82EE2"/>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B7A44B-B078-4DDF-B986-428A5D4DC2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40482</Words>
  <Characters>255039</Characters>
  <Application>Microsoft Office Word</Application>
  <DocSecurity>0</DocSecurity>
  <Lines>2125</Lines>
  <Paragraphs>589</Paragraphs>
  <ScaleCrop>false</ScaleCrop>
  <HeadingPairs>
    <vt:vector size="6" baseType="variant">
      <vt:variant>
        <vt:lpstr>Titel</vt:lpstr>
      </vt:variant>
      <vt:variant>
        <vt:i4>1</vt:i4>
      </vt:variant>
      <vt:variant>
        <vt:lpstr>Title</vt:lpstr>
      </vt:variant>
      <vt:variant>
        <vt:i4>1</vt:i4>
      </vt:variant>
      <vt:variant>
        <vt:lpstr>Titolo</vt:lpstr>
      </vt:variant>
      <vt:variant>
        <vt:i4>1</vt:i4>
      </vt:variant>
    </vt:vector>
  </HeadingPairs>
  <TitlesOfParts>
    <vt:vector size="3" baseType="lpstr">
      <vt:lpstr/>
      <vt:lpstr/>
      <vt:lpstr/>
    </vt:vector>
  </TitlesOfParts>
  <Company>Dipartimento CMIC - Politecnico di Milano</Company>
  <LinksUpToDate>false</LinksUpToDate>
  <CharactersWithSpaces>294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faella</dc:creator>
  <cp:lastModifiedBy>Sylvia Fasse</cp:lastModifiedBy>
  <cp:revision>6</cp:revision>
  <cp:lastPrinted>2015-05-12T18:31:00Z</cp:lastPrinted>
  <dcterms:created xsi:type="dcterms:W3CDTF">2023-06-30T09:20:00Z</dcterms:created>
  <dcterms:modified xsi:type="dcterms:W3CDTF">2023-06-30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CitaviDocumentProperty_8">
    <vt:lpwstr>C:\Users\Fasse\Documents\Citavi 6\Projects\Simulation\Simulation.ctv6</vt:lpwstr>
  </property>
  <property fmtid="{D5CDD505-2E9C-101B-9397-08002B2CF9AE}" pid="5" name="CitaviDocumentProperty_7">
    <vt:lpwstr>Simulation</vt:lpwstr>
  </property>
  <property fmtid="{D5CDD505-2E9C-101B-9397-08002B2CF9AE}" pid="6" name="CitaviDocumentProperty_0">
    <vt:lpwstr>92a131ab-bca2-4b58-b7d5-69ca5663ac00</vt:lpwstr>
  </property>
  <property fmtid="{D5CDD505-2E9C-101B-9397-08002B2CF9AE}" pid="7" name="CitaviDocumentProperty_1">
    <vt:lpwstr>6.14.0.0</vt:lpwstr>
  </property>
  <property fmtid="{D5CDD505-2E9C-101B-9397-08002B2CF9AE}" pid="8" name="CitaviDocumentProperty_6">
    <vt:lpwstr>False</vt:lpwstr>
  </property>
</Properties>
</file>